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F86F970" w14:textId="31909148" w:rsidR="002078E6" w:rsidRDefault="00F14840" w:rsidP="00CC2CCE">
      <w:pPr>
        <w:spacing w:line="480" w:lineRule="auto"/>
        <w:jc w:val="both"/>
        <w:rPr>
          <w:rFonts w:ascii="Times New Roman" w:hAnsi="Times New Roman" w:cs="Times New Roman"/>
        </w:rPr>
      </w:pPr>
      <w:bookmarkStart w:id="0" w:name="_GoBack"/>
      <w:bookmarkEnd w:id="0"/>
      <w:proofErr w:type="gramStart"/>
      <w:r w:rsidRPr="005D0498">
        <w:rPr>
          <w:rFonts w:ascii="Times New Roman" w:hAnsi="Times New Roman" w:cs="Times New Roman"/>
          <w:b/>
          <w:caps/>
        </w:rPr>
        <w:t>Table S</w:t>
      </w:r>
      <w:r w:rsidR="00CC2CCE">
        <w:rPr>
          <w:rFonts w:ascii="Times New Roman" w:hAnsi="Times New Roman" w:cs="Times New Roman"/>
          <w:b/>
          <w:caps/>
        </w:rPr>
        <w:t>2</w:t>
      </w:r>
      <w:r w:rsidR="009621BD">
        <w:rPr>
          <w:rFonts w:ascii="Times New Roman" w:hAnsi="Times New Roman" w:cs="Times New Roman"/>
          <w:b/>
        </w:rPr>
        <w:t>:</w:t>
      </w:r>
      <w:r w:rsidR="009621BD" w:rsidRPr="0027410A">
        <w:rPr>
          <w:rFonts w:ascii="Times New Roman" w:hAnsi="Times New Roman" w:cs="Times New Roman"/>
          <w:b/>
        </w:rPr>
        <w:t xml:space="preserve"> </w:t>
      </w:r>
      <w:r w:rsidRPr="005D0498">
        <w:rPr>
          <w:rFonts w:ascii="Times New Roman" w:hAnsi="Times New Roman" w:cs="Times New Roman"/>
        </w:rPr>
        <w:t>Plasmids used in this study</w:t>
      </w:r>
      <w:r w:rsidR="00E63ACB" w:rsidRPr="005D0498">
        <w:rPr>
          <w:rFonts w:ascii="Times New Roman" w:hAnsi="Times New Roman" w:cs="Times New Roman"/>
        </w:rPr>
        <w:t>.</w:t>
      </w:r>
      <w:proofErr w:type="gram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3868"/>
        <w:gridCol w:w="3060"/>
      </w:tblGrid>
      <w:tr w:rsidR="00113D87" w14:paraId="183754D0" w14:textId="77777777" w:rsidTr="00113D87">
        <w:trPr>
          <w:trHeight w:val="552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1404BC7" w14:textId="409743FB" w:rsidR="00F14840" w:rsidRPr="00AD650B" w:rsidRDefault="00F14840" w:rsidP="00C661B4">
            <w:pPr>
              <w:rPr>
                <w:rFonts w:asciiTheme="majorBidi" w:hAnsiTheme="majorBidi" w:cstheme="majorBidi"/>
                <w:b/>
                <w:bCs/>
              </w:rPr>
            </w:pPr>
            <w:r w:rsidRPr="00AD650B">
              <w:rPr>
                <w:rFonts w:asciiTheme="majorBidi" w:hAnsiTheme="majorBidi" w:cstheme="majorBidi"/>
                <w:b/>
                <w:bCs/>
              </w:rPr>
              <w:t xml:space="preserve">Plasmid </w:t>
            </w:r>
          </w:p>
        </w:tc>
        <w:tc>
          <w:tcPr>
            <w:tcW w:w="3868" w:type="dxa"/>
            <w:tcBorders>
              <w:top w:val="single" w:sz="4" w:space="0" w:color="auto"/>
              <w:bottom w:val="single" w:sz="4" w:space="0" w:color="auto"/>
            </w:tcBorders>
          </w:tcPr>
          <w:p w14:paraId="1AA7D1F5" w14:textId="77777777" w:rsidR="00F14840" w:rsidRPr="00AD650B" w:rsidRDefault="00F14840" w:rsidP="00C661B4">
            <w:pPr>
              <w:rPr>
                <w:rFonts w:asciiTheme="majorBidi" w:hAnsiTheme="majorBidi" w:cstheme="majorBidi"/>
                <w:b/>
                <w:bCs/>
              </w:rPr>
            </w:pPr>
            <w:r w:rsidRPr="00AD650B">
              <w:rPr>
                <w:rFonts w:asciiTheme="majorBidi" w:hAnsiTheme="majorBidi" w:cstheme="majorBidi"/>
                <w:b/>
                <w:bCs/>
              </w:rPr>
              <w:t>Promoter, Gene, Marker</w:t>
            </w:r>
          </w:p>
        </w:tc>
        <w:tc>
          <w:tcPr>
            <w:tcW w:w="3060" w:type="dxa"/>
            <w:tcBorders>
              <w:top w:val="single" w:sz="4" w:space="0" w:color="auto"/>
              <w:bottom w:val="single" w:sz="4" w:space="0" w:color="auto"/>
            </w:tcBorders>
          </w:tcPr>
          <w:p w14:paraId="332E747B" w14:textId="77777777" w:rsidR="00F14840" w:rsidRPr="00AD650B" w:rsidRDefault="00F14840" w:rsidP="00C661B4">
            <w:pPr>
              <w:rPr>
                <w:rFonts w:asciiTheme="majorBidi" w:hAnsiTheme="majorBidi" w:cstheme="majorBidi"/>
                <w:b/>
                <w:bCs/>
              </w:rPr>
            </w:pPr>
            <w:r w:rsidRPr="00AD650B">
              <w:rPr>
                <w:rFonts w:asciiTheme="majorBidi" w:hAnsiTheme="majorBidi" w:cstheme="majorBidi"/>
                <w:b/>
                <w:bCs/>
              </w:rPr>
              <w:t>Reference</w:t>
            </w:r>
          </w:p>
        </w:tc>
      </w:tr>
      <w:tr w:rsidR="00113D87" w:rsidRPr="00EC3465" w14:paraId="64238DCF" w14:textId="77777777" w:rsidTr="00113D87">
        <w:trPr>
          <w:trHeight w:val="552"/>
        </w:trPr>
        <w:tc>
          <w:tcPr>
            <w:tcW w:w="0" w:type="auto"/>
            <w:tcBorders>
              <w:top w:val="single" w:sz="4" w:space="0" w:color="auto"/>
            </w:tcBorders>
          </w:tcPr>
          <w:p w14:paraId="1DBD5B49" w14:textId="77777777" w:rsidR="00F14840" w:rsidRPr="00EC3465" w:rsidRDefault="00F14840" w:rsidP="00EE5CE9">
            <w:pPr>
              <w:snapToGrid w:val="0"/>
              <w:spacing w:line="480" w:lineRule="auto"/>
              <w:rPr>
                <w:rFonts w:ascii="Times New Roman" w:hAnsi="Times New Roman" w:cs="Times New Roman"/>
              </w:rPr>
            </w:pPr>
            <w:r w:rsidRPr="0027410A">
              <w:rPr>
                <w:rFonts w:ascii="Times New Roman" w:hAnsi="Times New Roman" w:cs="Times New Roman"/>
              </w:rPr>
              <w:t>pMB1458</w:t>
            </w:r>
          </w:p>
        </w:tc>
        <w:tc>
          <w:tcPr>
            <w:tcW w:w="3868" w:type="dxa"/>
            <w:tcBorders>
              <w:top w:val="single" w:sz="4" w:space="0" w:color="auto"/>
            </w:tcBorders>
          </w:tcPr>
          <w:p w14:paraId="0463C5B2" w14:textId="77777777" w:rsidR="00F14840" w:rsidRPr="00EC3465" w:rsidRDefault="00F14840" w:rsidP="00EE5CE9">
            <w:pPr>
              <w:snapToGrid w:val="0"/>
              <w:rPr>
                <w:rFonts w:asciiTheme="majorBidi" w:hAnsiTheme="majorBidi" w:cstheme="majorBidi"/>
                <w:lang w:val="es-ES"/>
              </w:rPr>
            </w:pPr>
            <w:r>
              <w:rPr>
                <w:rFonts w:ascii="Times New Roman" w:hAnsi="Times New Roman" w:cs="Times New Roman"/>
                <w:i/>
                <w:lang w:val="es-ES"/>
              </w:rPr>
              <w:t xml:space="preserve">GAL </w:t>
            </w:r>
            <w:proofErr w:type="spellStart"/>
            <w:r w:rsidRPr="0027410A">
              <w:rPr>
                <w:rFonts w:ascii="Times New Roman" w:hAnsi="Times New Roman" w:cs="Times New Roman"/>
                <w:i/>
                <w:lang w:val="es-ES"/>
              </w:rPr>
              <w:t>His</w:t>
            </w:r>
            <w:proofErr w:type="spellEnd"/>
            <w:r w:rsidRPr="0027410A">
              <w:rPr>
                <w:rFonts w:ascii="Times New Roman" w:hAnsi="Times New Roman" w:cs="Times New Roman"/>
                <w:i/>
                <w:lang w:val="es-ES"/>
              </w:rPr>
              <w:t>(6X)-3HA-CSE4 (2</w:t>
            </w:r>
            <w:r w:rsidRPr="0027410A">
              <w:rPr>
                <w:rFonts w:ascii="Times New Roman" w:hAnsi="Times New Roman" w:cs="Times New Roman"/>
                <w:i/>
              </w:rPr>
              <w:t>μ</w:t>
            </w:r>
            <w:r w:rsidRPr="0027410A">
              <w:rPr>
                <w:rFonts w:ascii="Times New Roman" w:hAnsi="Times New Roman" w:cs="Times New Roman"/>
                <w:i/>
                <w:lang w:val="es-ES"/>
              </w:rPr>
              <w:t>, URA3)</w:t>
            </w:r>
          </w:p>
        </w:tc>
        <w:tc>
          <w:tcPr>
            <w:tcW w:w="3060" w:type="dxa"/>
            <w:tcBorders>
              <w:top w:val="single" w:sz="4" w:space="0" w:color="auto"/>
            </w:tcBorders>
          </w:tcPr>
          <w:p w14:paraId="02A3E20C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r>
              <w:rPr>
                <w:rFonts w:asciiTheme="majorBidi" w:hAnsiTheme="majorBidi" w:cstheme="majorBidi"/>
                <w:lang w:val="es-ES"/>
              </w:rPr>
              <w:t xml:space="preserve">Au </w:t>
            </w:r>
            <w:r w:rsidRPr="00AD650B">
              <w:rPr>
                <w:rFonts w:asciiTheme="majorBidi" w:hAnsiTheme="majorBidi" w:cstheme="majorBidi"/>
                <w:i/>
                <w:iCs/>
                <w:lang w:val="es-ES"/>
              </w:rPr>
              <w:t>et al.</w:t>
            </w:r>
            <w:r>
              <w:rPr>
                <w:rFonts w:asciiTheme="majorBidi" w:hAnsiTheme="majorBidi" w:cstheme="majorBidi"/>
                <w:lang w:val="es-ES"/>
              </w:rPr>
              <w:t xml:space="preserve"> 2008</w:t>
            </w:r>
          </w:p>
        </w:tc>
      </w:tr>
      <w:tr w:rsidR="00113D87" w:rsidRPr="00EC3465" w14:paraId="4980C12C" w14:textId="77777777" w:rsidTr="00113D87">
        <w:trPr>
          <w:trHeight w:val="552"/>
        </w:trPr>
        <w:tc>
          <w:tcPr>
            <w:tcW w:w="0" w:type="auto"/>
          </w:tcPr>
          <w:p w14:paraId="43041D2C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r>
              <w:rPr>
                <w:rFonts w:ascii="Times New Roman" w:hAnsi="Times New Roman" w:cs="Times New Roman"/>
              </w:rPr>
              <w:t>pRB467</w:t>
            </w:r>
          </w:p>
        </w:tc>
        <w:tc>
          <w:tcPr>
            <w:tcW w:w="3868" w:type="dxa"/>
          </w:tcPr>
          <w:p w14:paraId="0FE0076A" w14:textId="77777777" w:rsidR="00F14840" w:rsidRPr="00EC3465" w:rsidRDefault="00F14840" w:rsidP="00C661B4">
            <w:pPr>
              <w:rPr>
                <w:rFonts w:asciiTheme="majorBidi" w:hAnsiTheme="majorBidi" w:cstheme="majorBidi"/>
              </w:rPr>
            </w:pPr>
            <w:r w:rsidRPr="00F63F53">
              <w:rPr>
                <w:rFonts w:ascii="Times New Roman" w:hAnsi="Times New Roman" w:cs="Times New Roman"/>
                <w:i/>
              </w:rPr>
              <w:t>GAL His(6X)-3HA-CSE4 (2</w:t>
            </w:r>
            <w:r w:rsidRPr="0027410A">
              <w:rPr>
                <w:rFonts w:ascii="Times New Roman" w:hAnsi="Times New Roman" w:cs="Times New Roman"/>
                <w:i/>
              </w:rPr>
              <w:t>μ</w:t>
            </w:r>
            <w:r w:rsidRPr="00F63F53">
              <w:rPr>
                <w:rFonts w:ascii="Times New Roman" w:hAnsi="Times New Roman" w:cs="Times New Roman"/>
                <w:i/>
              </w:rPr>
              <w:t>, TRP1)</w:t>
            </w:r>
          </w:p>
        </w:tc>
        <w:tc>
          <w:tcPr>
            <w:tcW w:w="3060" w:type="dxa"/>
          </w:tcPr>
          <w:p w14:paraId="20892C9A" w14:textId="77777777" w:rsidR="00F14840" w:rsidRPr="00EC3465" w:rsidRDefault="00F14840" w:rsidP="00C661B4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 xml:space="preserve">Chen </w:t>
            </w:r>
            <w:r w:rsidRPr="00AD650B">
              <w:rPr>
                <w:rFonts w:asciiTheme="majorBidi" w:hAnsiTheme="majorBidi" w:cstheme="majorBidi"/>
                <w:i/>
                <w:iCs/>
              </w:rPr>
              <w:t>et al.</w:t>
            </w:r>
            <w:r>
              <w:rPr>
                <w:rFonts w:asciiTheme="majorBidi" w:hAnsiTheme="majorBidi" w:cstheme="majorBidi"/>
              </w:rPr>
              <w:t xml:space="preserve"> 2000</w:t>
            </w:r>
          </w:p>
        </w:tc>
      </w:tr>
      <w:tr w:rsidR="00113D87" w:rsidRPr="00EC3465" w14:paraId="6DBDF0AB" w14:textId="77777777" w:rsidTr="00113D87">
        <w:trPr>
          <w:trHeight w:val="552"/>
        </w:trPr>
        <w:tc>
          <w:tcPr>
            <w:tcW w:w="0" w:type="auto"/>
          </w:tcPr>
          <w:p w14:paraId="6B7F9BC9" w14:textId="77777777" w:rsidR="00F14840" w:rsidRPr="00EC3465" w:rsidRDefault="00F14840" w:rsidP="00C661B4">
            <w:pPr>
              <w:rPr>
                <w:rFonts w:asciiTheme="majorBidi" w:hAnsiTheme="majorBidi" w:cstheme="majorBidi"/>
              </w:rPr>
            </w:pPr>
            <w:r w:rsidRPr="0027410A">
              <w:rPr>
                <w:rFonts w:ascii="Times New Roman" w:hAnsi="Times New Roman" w:cs="Times New Roman"/>
              </w:rPr>
              <w:t>pMB1597</w:t>
            </w:r>
          </w:p>
        </w:tc>
        <w:tc>
          <w:tcPr>
            <w:tcW w:w="3868" w:type="dxa"/>
          </w:tcPr>
          <w:p w14:paraId="19884FF4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r w:rsidRPr="00FB38C0">
              <w:rPr>
                <w:rFonts w:ascii="Times New Roman" w:hAnsi="Times New Roman" w:cs="Times New Roman"/>
                <w:i/>
                <w:lang w:val="es-US"/>
              </w:rPr>
              <w:t>GAL 3HA-CSE4 (2</w:t>
            </w:r>
            <w:r w:rsidRPr="0027410A">
              <w:rPr>
                <w:rFonts w:ascii="Times New Roman" w:hAnsi="Times New Roman" w:cs="Times New Roman"/>
                <w:i/>
              </w:rPr>
              <w:t>μ</w:t>
            </w:r>
            <w:r w:rsidRPr="00FB38C0">
              <w:rPr>
                <w:rFonts w:ascii="Times New Roman" w:hAnsi="Times New Roman" w:cs="Times New Roman"/>
                <w:i/>
                <w:lang w:val="es-US"/>
              </w:rPr>
              <w:t>, URA3)</w:t>
            </w:r>
          </w:p>
        </w:tc>
        <w:tc>
          <w:tcPr>
            <w:tcW w:w="3060" w:type="dxa"/>
          </w:tcPr>
          <w:p w14:paraId="1D7006B4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r>
              <w:rPr>
                <w:rFonts w:asciiTheme="majorBidi" w:hAnsiTheme="majorBidi" w:cstheme="majorBidi"/>
                <w:lang w:val="es-ES"/>
              </w:rPr>
              <w:t xml:space="preserve">Au </w:t>
            </w:r>
            <w:r w:rsidRPr="00AD650B">
              <w:rPr>
                <w:rFonts w:asciiTheme="majorBidi" w:hAnsiTheme="majorBidi" w:cstheme="majorBidi"/>
                <w:i/>
                <w:iCs/>
                <w:lang w:val="es-ES"/>
              </w:rPr>
              <w:t>et al.</w:t>
            </w:r>
            <w:r>
              <w:rPr>
                <w:rFonts w:asciiTheme="majorBidi" w:hAnsiTheme="majorBidi" w:cstheme="majorBidi"/>
                <w:lang w:val="es-ES"/>
              </w:rPr>
              <w:t xml:space="preserve"> 2008</w:t>
            </w:r>
          </w:p>
        </w:tc>
      </w:tr>
      <w:tr w:rsidR="00113D87" w:rsidRPr="00EC3465" w14:paraId="2D3E8A36" w14:textId="77777777" w:rsidTr="00113D87">
        <w:trPr>
          <w:trHeight w:val="552"/>
        </w:trPr>
        <w:tc>
          <w:tcPr>
            <w:tcW w:w="0" w:type="auto"/>
          </w:tcPr>
          <w:p w14:paraId="2AC6C2B0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r w:rsidRPr="0027410A">
              <w:rPr>
                <w:rFonts w:ascii="Times New Roman" w:hAnsi="Times New Roman" w:cs="Times New Roman"/>
              </w:rPr>
              <w:t>pMB1459</w:t>
            </w:r>
          </w:p>
        </w:tc>
        <w:tc>
          <w:tcPr>
            <w:tcW w:w="3868" w:type="dxa"/>
          </w:tcPr>
          <w:p w14:paraId="2627A970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r>
              <w:rPr>
                <w:rFonts w:ascii="Times New Roman" w:hAnsi="Times New Roman" w:cs="Times New Roman"/>
                <w:i/>
                <w:lang w:val="es-ES"/>
              </w:rPr>
              <w:t xml:space="preserve">GAL </w:t>
            </w:r>
            <w:r w:rsidRPr="0027410A">
              <w:rPr>
                <w:rFonts w:ascii="Times New Roman" w:hAnsi="Times New Roman" w:cs="Times New Roman"/>
                <w:i/>
                <w:lang w:val="es-ES"/>
              </w:rPr>
              <w:t>3HA-cse4</w:t>
            </w:r>
            <w:r w:rsidRPr="0027410A">
              <w:rPr>
                <w:rFonts w:ascii="Times New Roman" w:hAnsi="Times New Roman" w:cs="Times New Roman"/>
                <w:i/>
              </w:rPr>
              <w:t>Δ</w:t>
            </w:r>
            <w:r w:rsidRPr="0027410A">
              <w:rPr>
                <w:rFonts w:ascii="Times New Roman" w:hAnsi="Times New Roman" w:cs="Times New Roman"/>
                <w:i/>
                <w:lang w:val="es-ES"/>
              </w:rPr>
              <w:t>129 (2</w:t>
            </w:r>
            <w:r w:rsidRPr="0027410A">
              <w:rPr>
                <w:rFonts w:ascii="Times New Roman" w:hAnsi="Times New Roman" w:cs="Times New Roman"/>
                <w:i/>
              </w:rPr>
              <w:t>μ</w:t>
            </w:r>
            <w:r w:rsidRPr="0027410A">
              <w:rPr>
                <w:rFonts w:ascii="Times New Roman" w:hAnsi="Times New Roman" w:cs="Times New Roman"/>
                <w:i/>
                <w:lang w:val="es-ES"/>
              </w:rPr>
              <w:t>, URA3</w:t>
            </w:r>
          </w:p>
        </w:tc>
        <w:tc>
          <w:tcPr>
            <w:tcW w:w="3060" w:type="dxa"/>
          </w:tcPr>
          <w:p w14:paraId="5A9BFCCF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r>
              <w:rPr>
                <w:rFonts w:asciiTheme="majorBidi" w:hAnsiTheme="majorBidi" w:cstheme="majorBidi"/>
                <w:lang w:val="es-ES"/>
              </w:rPr>
              <w:t xml:space="preserve">Au </w:t>
            </w:r>
            <w:r w:rsidRPr="00AD650B">
              <w:rPr>
                <w:rFonts w:asciiTheme="majorBidi" w:hAnsiTheme="majorBidi" w:cstheme="majorBidi"/>
                <w:i/>
                <w:iCs/>
                <w:lang w:val="es-ES"/>
              </w:rPr>
              <w:t>et al.</w:t>
            </w:r>
            <w:r>
              <w:rPr>
                <w:rFonts w:asciiTheme="majorBidi" w:hAnsiTheme="majorBidi" w:cstheme="majorBidi"/>
                <w:lang w:val="es-ES"/>
              </w:rPr>
              <w:t xml:space="preserve"> 2008</w:t>
            </w:r>
          </w:p>
        </w:tc>
      </w:tr>
      <w:tr w:rsidR="00113D87" w:rsidRPr="00EC3465" w14:paraId="48F8B15D" w14:textId="77777777" w:rsidTr="00113D87">
        <w:trPr>
          <w:trHeight w:val="552"/>
        </w:trPr>
        <w:tc>
          <w:tcPr>
            <w:tcW w:w="0" w:type="auto"/>
          </w:tcPr>
          <w:p w14:paraId="5348FA81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r>
              <w:rPr>
                <w:rFonts w:ascii="Times New Roman" w:hAnsi="Times New Roman" w:cs="Times New Roman"/>
              </w:rPr>
              <w:t>pMB433</w:t>
            </w:r>
          </w:p>
        </w:tc>
        <w:tc>
          <w:tcPr>
            <w:tcW w:w="3868" w:type="dxa"/>
          </w:tcPr>
          <w:p w14:paraId="31BF0C3E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r w:rsidRPr="00904F4E">
              <w:rPr>
                <w:rFonts w:ascii="Times New Roman" w:hAnsi="Times New Roman" w:cs="Times New Roman"/>
                <w:i/>
              </w:rPr>
              <w:t>GAL Vector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2678F0">
              <w:rPr>
                <w:rFonts w:ascii="Times New Roman" w:hAnsi="Times New Roman" w:cs="Times New Roman"/>
                <w:i/>
              </w:rPr>
              <w:t>(2</w:t>
            </w:r>
            <w:r w:rsidRPr="006B4C50">
              <w:rPr>
                <w:rFonts w:ascii="Times New Roman" w:hAnsi="Times New Roman" w:cs="Times New Roman"/>
                <w:i/>
              </w:rPr>
              <w:t>μ</w:t>
            </w:r>
            <w:r w:rsidRPr="002678F0">
              <w:rPr>
                <w:rFonts w:ascii="Times New Roman" w:hAnsi="Times New Roman" w:cs="Times New Roman"/>
                <w:i/>
              </w:rPr>
              <w:t>, URA3)</w:t>
            </w:r>
          </w:p>
        </w:tc>
        <w:tc>
          <w:tcPr>
            <w:tcW w:w="3060" w:type="dxa"/>
          </w:tcPr>
          <w:p w14:paraId="09457726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proofErr w:type="spellStart"/>
            <w:r>
              <w:rPr>
                <w:rFonts w:asciiTheme="majorBidi" w:hAnsiTheme="majorBidi" w:cstheme="majorBidi"/>
                <w:lang w:val="es-ES"/>
              </w:rPr>
              <w:t>Mumberg</w:t>
            </w:r>
            <w:proofErr w:type="spellEnd"/>
            <w:r>
              <w:rPr>
                <w:rFonts w:asciiTheme="majorBidi" w:hAnsiTheme="majorBidi" w:cstheme="majorBidi"/>
                <w:lang w:val="es-ES"/>
              </w:rPr>
              <w:t xml:space="preserve"> </w:t>
            </w:r>
            <w:r w:rsidRPr="00AD650B">
              <w:rPr>
                <w:rFonts w:asciiTheme="majorBidi" w:hAnsiTheme="majorBidi" w:cstheme="majorBidi"/>
                <w:i/>
                <w:iCs/>
                <w:lang w:val="es-ES"/>
              </w:rPr>
              <w:t>et al.</w:t>
            </w:r>
            <w:r>
              <w:rPr>
                <w:rFonts w:asciiTheme="majorBidi" w:hAnsiTheme="majorBidi" w:cstheme="majorBidi"/>
                <w:lang w:val="es-ES"/>
              </w:rPr>
              <w:t xml:space="preserve"> 1994</w:t>
            </w:r>
          </w:p>
        </w:tc>
      </w:tr>
      <w:tr w:rsidR="00113D87" w:rsidRPr="00EC3465" w14:paraId="100BF19D" w14:textId="77777777" w:rsidTr="00113D87">
        <w:trPr>
          <w:trHeight w:val="552"/>
        </w:trPr>
        <w:tc>
          <w:tcPr>
            <w:tcW w:w="0" w:type="auto"/>
          </w:tcPr>
          <w:p w14:paraId="07B91E58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r w:rsidRPr="00AD650B">
              <w:rPr>
                <w:rFonts w:ascii="Times New Roman" w:hAnsi="Times New Roman" w:cs="Times New Roman"/>
                <w:iCs/>
                <w:lang w:val="es-ES"/>
              </w:rPr>
              <w:t>pMB1568</w:t>
            </w:r>
          </w:p>
        </w:tc>
        <w:tc>
          <w:tcPr>
            <w:tcW w:w="3868" w:type="dxa"/>
          </w:tcPr>
          <w:p w14:paraId="63CDDC79" w14:textId="3B23D5F1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proofErr w:type="spellStart"/>
            <w:r w:rsidRPr="00AD650B">
              <w:rPr>
                <w:rFonts w:ascii="Times New Roman" w:hAnsi="Times New Roman" w:cs="Times New Roman"/>
                <w:i/>
                <w:lang w:val="es-ES"/>
              </w:rPr>
              <w:t>MoBy</w:t>
            </w:r>
            <w:proofErr w:type="spellEnd"/>
            <w:r w:rsidRPr="00AD650B">
              <w:rPr>
                <w:rFonts w:ascii="Times New Roman" w:hAnsi="Times New Roman" w:cs="Times New Roman"/>
                <w:i/>
                <w:lang w:val="es-ES"/>
              </w:rPr>
              <w:t xml:space="preserve"> Psh1, (2</w:t>
            </w:r>
            <w:r w:rsidRPr="006B4C50">
              <w:rPr>
                <w:rFonts w:ascii="Times New Roman" w:hAnsi="Times New Roman" w:cs="Times New Roman"/>
                <w:i/>
              </w:rPr>
              <w:t>μ</w:t>
            </w:r>
            <w:r w:rsidRPr="00AD650B">
              <w:rPr>
                <w:rFonts w:ascii="Times New Roman" w:hAnsi="Times New Roman" w:cs="Times New Roman"/>
                <w:i/>
                <w:lang w:val="es-ES"/>
              </w:rPr>
              <w:t xml:space="preserve"> ,LEU</w:t>
            </w:r>
            <w:r w:rsidR="007C3C56">
              <w:rPr>
                <w:rFonts w:ascii="Times New Roman" w:hAnsi="Times New Roman" w:cs="Times New Roman"/>
                <w:i/>
                <w:lang w:val="es-ES"/>
              </w:rPr>
              <w:t>2)</w:t>
            </w:r>
          </w:p>
        </w:tc>
        <w:tc>
          <w:tcPr>
            <w:tcW w:w="3060" w:type="dxa"/>
          </w:tcPr>
          <w:p w14:paraId="6B900B3C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proofErr w:type="spellStart"/>
            <w:r>
              <w:rPr>
                <w:rFonts w:asciiTheme="majorBidi" w:hAnsiTheme="majorBidi" w:cstheme="majorBidi"/>
                <w:lang w:val="es-ES"/>
              </w:rPr>
              <w:t>This</w:t>
            </w:r>
            <w:proofErr w:type="spellEnd"/>
            <w:r>
              <w:rPr>
                <w:rFonts w:asciiTheme="majorBidi" w:hAnsiTheme="majorBidi" w:cstheme="majorBidi"/>
                <w:lang w:val="es-ES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lang w:val="es-ES"/>
              </w:rPr>
              <w:t>study</w:t>
            </w:r>
            <w:proofErr w:type="spellEnd"/>
          </w:p>
        </w:tc>
      </w:tr>
      <w:tr w:rsidR="00113D87" w:rsidRPr="00EC3465" w14:paraId="40B54BD0" w14:textId="77777777" w:rsidTr="00113D87">
        <w:trPr>
          <w:trHeight w:val="552"/>
        </w:trPr>
        <w:tc>
          <w:tcPr>
            <w:tcW w:w="0" w:type="auto"/>
          </w:tcPr>
          <w:p w14:paraId="3540CE68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r w:rsidRPr="00AD650B">
              <w:rPr>
                <w:rFonts w:ascii="Times New Roman" w:hAnsi="Times New Roman" w:cs="Times New Roman"/>
                <w:iCs/>
                <w:lang w:val="es-ES"/>
              </w:rPr>
              <w:t>pMB1551</w:t>
            </w:r>
          </w:p>
        </w:tc>
        <w:tc>
          <w:tcPr>
            <w:tcW w:w="3868" w:type="dxa"/>
          </w:tcPr>
          <w:p w14:paraId="123B325E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proofErr w:type="spellStart"/>
            <w:r>
              <w:rPr>
                <w:rFonts w:ascii="Times New Roman" w:hAnsi="Times New Roman" w:cs="Times New Roman"/>
                <w:i/>
                <w:lang w:val="es-ES"/>
              </w:rPr>
              <w:t>MoBy</w:t>
            </w:r>
            <w:proofErr w:type="spellEnd"/>
            <w:r w:rsidRPr="00EC3465">
              <w:rPr>
                <w:rFonts w:ascii="Times New Roman" w:hAnsi="Times New Roman" w:cs="Times New Roman"/>
                <w:i/>
                <w:lang w:val="es-ES"/>
              </w:rPr>
              <w:t xml:space="preserve"> </w:t>
            </w:r>
            <w:proofErr w:type="spellStart"/>
            <w:r w:rsidRPr="00EC3465">
              <w:rPr>
                <w:rFonts w:ascii="Times New Roman" w:hAnsi="Times New Roman" w:cs="Times New Roman"/>
                <w:i/>
                <w:lang w:val="es-ES"/>
              </w:rPr>
              <w:t>empty</w:t>
            </w:r>
            <w:proofErr w:type="spellEnd"/>
            <w:r w:rsidRPr="00EC3465">
              <w:rPr>
                <w:rFonts w:ascii="Times New Roman" w:hAnsi="Times New Roman" w:cs="Times New Roman"/>
                <w:i/>
                <w:lang w:val="es-ES"/>
              </w:rPr>
              <w:t xml:space="preserve"> vector</w:t>
            </w:r>
            <w:r>
              <w:rPr>
                <w:rFonts w:ascii="Times New Roman" w:hAnsi="Times New Roman" w:cs="Times New Roman"/>
                <w:i/>
                <w:lang w:val="es-ES"/>
              </w:rPr>
              <w:t xml:space="preserve"> (</w:t>
            </w:r>
            <w:r w:rsidRPr="00EC3465">
              <w:rPr>
                <w:rFonts w:ascii="Times New Roman" w:hAnsi="Times New Roman" w:cs="Times New Roman"/>
                <w:i/>
                <w:lang w:val="es-ES"/>
              </w:rPr>
              <w:t>2</w:t>
            </w:r>
            <w:r w:rsidRPr="006B4C50">
              <w:rPr>
                <w:rFonts w:ascii="Times New Roman" w:hAnsi="Times New Roman" w:cs="Times New Roman"/>
                <w:i/>
              </w:rPr>
              <w:t>μ</w:t>
            </w:r>
            <w:r w:rsidRPr="00EC3465">
              <w:rPr>
                <w:rFonts w:ascii="Times New Roman" w:hAnsi="Times New Roman" w:cs="Times New Roman"/>
                <w:i/>
                <w:lang w:val="es-ES"/>
              </w:rPr>
              <w:t>, LEU2</w:t>
            </w:r>
            <w:r>
              <w:rPr>
                <w:rFonts w:ascii="Times New Roman" w:hAnsi="Times New Roman" w:cs="Times New Roman"/>
                <w:i/>
                <w:lang w:val="es-ES"/>
              </w:rPr>
              <w:t>)</w:t>
            </w:r>
          </w:p>
        </w:tc>
        <w:tc>
          <w:tcPr>
            <w:tcW w:w="3060" w:type="dxa"/>
          </w:tcPr>
          <w:p w14:paraId="0407F7AD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proofErr w:type="spellStart"/>
            <w:r>
              <w:rPr>
                <w:rFonts w:asciiTheme="majorBidi" w:hAnsiTheme="majorBidi" w:cstheme="majorBidi"/>
                <w:lang w:val="es-ES"/>
              </w:rPr>
              <w:t>This</w:t>
            </w:r>
            <w:proofErr w:type="spellEnd"/>
            <w:r>
              <w:rPr>
                <w:rFonts w:asciiTheme="majorBidi" w:hAnsiTheme="majorBidi" w:cstheme="majorBidi"/>
                <w:lang w:val="es-ES"/>
              </w:rPr>
              <w:t xml:space="preserve"> </w:t>
            </w:r>
            <w:proofErr w:type="spellStart"/>
            <w:r>
              <w:rPr>
                <w:rFonts w:asciiTheme="majorBidi" w:hAnsiTheme="majorBidi" w:cstheme="majorBidi"/>
                <w:lang w:val="es-ES"/>
              </w:rPr>
              <w:t>study</w:t>
            </w:r>
            <w:proofErr w:type="spellEnd"/>
          </w:p>
        </w:tc>
      </w:tr>
      <w:tr w:rsidR="00113D87" w:rsidRPr="00EC3465" w14:paraId="6BF41D13" w14:textId="77777777" w:rsidTr="00113D87">
        <w:trPr>
          <w:trHeight w:val="552"/>
        </w:trPr>
        <w:tc>
          <w:tcPr>
            <w:tcW w:w="0" w:type="auto"/>
          </w:tcPr>
          <w:p w14:paraId="062A4B99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r w:rsidRPr="0040613E">
              <w:rPr>
                <w:rFonts w:asciiTheme="majorBidi" w:hAnsiTheme="majorBidi" w:cstheme="majorBidi"/>
                <w:lang w:bidi="en-US"/>
              </w:rPr>
              <w:t>pMB1059</w:t>
            </w:r>
          </w:p>
        </w:tc>
        <w:tc>
          <w:tcPr>
            <w:tcW w:w="3868" w:type="dxa"/>
          </w:tcPr>
          <w:p w14:paraId="1FA2E8AD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r w:rsidRPr="0040613E">
              <w:rPr>
                <w:rFonts w:asciiTheme="majorBidi" w:hAnsiTheme="majorBidi" w:cstheme="majorBidi"/>
                <w:lang w:bidi="en-US"/>
              </w:rPr>
              <w:t>Mtw1-GFP</w:t>
            </w:r>
            <w:r>
              <w:rPr>
                <w:rFonts w:asciiTheme="majorBidi" w:hAnsiTheme="majorBidi" w:cstheme="majorBidi"/>
                <w:lang w:bidi="en-US"/>
              </w:rPr>
              <w:t xml:space="preserve">  (</w:t>
            </w:r>
            <w:r w:rsidRPr="00C1202E">
              <w:rPr>
                <w:rFonts w:asciiTheme="majorBidi" w:hAnsiTheme="majorBidi" w:cstheme="majorBidi"/>
                <w:i/>
                <w:iCs/>
                <w:lang w:bidi="en-US"/>
              </w:rPr>
              <w:t>LEU2</w:t>
            </w:r>
            <w:r>
              <w:rPr>
                <w:rFonts w:asciiTheme="majorBidi" w:hAnsiTheme="majorBidi" w:cstheme="majorBidi"/>
                <w:i/>
                <w:iCs/>
                <w:lang w:bidi="en-US"/>
              </w:rPr>
              <w:t>)</w:t>
            </w:r>
          </w:p>
        </w:tc>
        <w:tc>
          <w:tcPr>
            <w:tcW w:w="3060" w:type="dxa"/>
          </w:tcPr>
          <w:p w14:paraId="47C50240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r>
              <w:rPr>
                <w:rFonts w:asciiTheme="majorBidi" w:hAnsiTheme="majorBidi" w:cstheme="majorBidi"/>
                <w:lang w:val="es-ES"/>
              </w:rPr>
              <w:t xml:space="preserve">Oliver </w:t>
            </w:r>
            <w:proofErr w:type="spellStart"/>
            <w:r>
              <w:rPr>
                <w:rFonts w:asciiTheme="majorBidi" w:hAnsiTheme="majorBidi" w:cstheme="majorBidi"/>
                <w:lang w:val="es-ES"/>
              </w:rPr>
              <w:t>Kerscher</w:t>
            </w:r>
            <w:proofErr w:type="spellEnd"/>
          </w:p>
        </w:tc>
      </w:tr>
      <w:tr w:rsidR="00113D87" w:rsidRPr="00EC3465" w14:paraId="2D2AD55D" w14:textId="77777777" w:rsidTr="00113D87">
        <w:trPr>
          <w:trHeight w:val="552"/>
        </w:trPr>
        <w:tc>
          <w:tcPr>
            <w:tcW w:w="0" w:type="auto"/>
          </w:tcPr>
          <w:p w14:paraId="0F0C5B37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r w:rsidRPr="00D93A16">
              <w:rPr>
                <w:rFonts w:ascii="Times New Roman" w:hAnsi="Times New Roman" w:cs="Times New Roman"/>
                <w:iCs/>
              </w:rPr>
              <w:t>pAB157</w:t>
            </w:r>
          </w:p>
        </w:tc>
        <w:tc>
          <w:tcPr>
            <w:tcW w:w="3868" w:type="dxa"/>
          </w:tcPr>
          <w:p w14:paraId="68140374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r>
              <w:rPr>
                <w:rFonts w:ascii="Times New Roman" w:hAnsi="Times New Roman" w:cs="Times New Roman"/>
                <w:i/>
              </w:rPr>
              <w:t>LEU2</w:t>
            </w:r>
            <w:r>
              <w:rPr>
                <w:rFonts w:ascii="Times New Roman" w:eastAsia="Times New Roman" w:hAnsi="Times New Roman" w:cs="Times New Roman"/>
                <w:i/>
              </w:rPr>
              <w:t>[HHT1-HHF1]∆16’</w:t>
            </w:r>
          </w:p>
        </w:tc>
        <w:tc>
          <w:tcPr>
            <w:tcW w:w="3060" w:type="dxa"/>
          </w:tcPr>
          <w:p w14:paraId="62D55500" w14:textId="52E22E67" w:rsidR="00F14840" w:rsidRPr="00EC3465" w:rsidRDefault="0029321E" w:rsidP="0029321E">
            <w:pPr>
              <w:rPr>
                <w:rFonts w:asciiTheme="majorBidi" w:hAnsiTheme="majorBidi" w:cstheme="majorBidi"/>
                <w:lang w:val="es-ES"/>
              </w:rPr>
            </w:pPr>
            <w:r>
              <w:rPr>
                <w:rFonts w:asciiTheme="majorBidi" w:hAnsiTheme="majorBidi" w:cstheme="majorBidi"/>
                <w:lang w:val="es-ES"/>
              </w:rPr>
              <w:fldChar w:fldCharType="begin"/>
            </w:r>
            <w:r>
              <w:rPr>
                <w:rFonts w:asciiTheme="majorBidi" w:hAnsiTheme="majorBidi" w:cstheme="majorBidi"/>
                <w:lang w:val="es-ES"/>
              </w:rPr>
              <w:instrText xml:space="preserve"> ADDIN EN.CITE &lt;EndNote&gt;&lt;Cite&gt;&lt;Author&gt;Bortvin&lt;/Author&gt;&lt;Year&gt;1996&lt;/Year&gt;&lt;RecNum&gt;883&lt;/RecNum&gt;&lt;DisplayText&gt;(Bortvin and Winston, 1996)&lt;/DisplayText&gt;&lt;record&gt;&lt;rec-number&gt;883&lt;/rec-number&gt;&lt;foreign-keys&gt;&lt;key app="EN" db-id="90wzxdv90x0apuet9s7x2527vx9pvdd2ra9r" timestamp="1516382212"&gt;883&lt;/key&gt;&lt;/foreign-keys&gt;&lt;ref-type name="Journal Article"&gt;17&lt;/ref-type&gt;&lt;contributors&gt;&lt;authors&gt;&lt;author&gt;Bortvin, A.&lt;/author&gt;&lt;author&gt;Winston, F.&lt;/author&gt;&lt;/authors&gt;&lt;/contributors&gt;&lt;auth-address&gt;Department of Genetics, Harvard Medical School, Boston, MA 02115, USA.&lt;/auth-address&gt;&lt;titles&gt;&lt;title&gt;Evidence that Spt6p controls chromatin structure by a direct interaction with histones&lt;/title&gt;&lt;secondary-title&gt;Science&lt;/secondary-title&gt;&lt;/titles&gt;&lt;periodical&gt;&lt;full-title&gt;Science&lt;/full-title&gt;&lt;/periodical&gt;&lt;pages&gt;1473-6&lt;/pages&gt;&lt;volume&gt;272&lt;/volume&gt;&lt;number&gt;5267&lt;/number&gt;&lt;keywords&gt;&lt;keyword&gt;Chromatin/chemistry/genetics/metabolism/*ultrastructure&lt;/keyword&gt;&lt;keyword&gt;DNA, Fungal/metabolism&lt;/keyword&gt;&lt;keyword&gt;Fungal Proteins/genetics/metabolism/*physiology&lt;/keyword&gt;&lt;keyword&gt;Histone Chaperones&lt;/keyword&gt;&lt;keyword&gt;Histones/chemistry/genetics/*metabolism&lt;/keyword&gt;&lt;keyword&gt;Humans&lt;/keyword&gt;&lt;keyword&gt;Mutation&lt;/keyword&gt;&lt;keyword&gt;Nuclear Proteins/genetics/metabolism/*physiology&lt;/keyword&gt;&lt;keyword&gt;Nucleosomes/metabolism&lt;/keyword&gt;&lt;keyword&gt;Recombinant Fusion Proteins/metabolism&lt;/keyword&gt;&lt;keyword&gt;Saccharomyces cerevisiae/*genetics/metabolism&lt;/keyword&gt;&lt;keyword&gt;*Saccharomyces cerevisiae Proteins&lt;/keyword&gt;&lt;keyword&gt;Transcription, Genetic&lt;/keyword&gt;&lt;keyword&gt;Transcriptional Elongation Factors&lt;/keyword&gt;&lt;/keywords&gt;&lt;dates&gt;&lt;year&gt;1996&lt;/year&gt;&lt;pub-dates&gt;&lt;date&gt;Jun 7&lt;/date&gt;&lt;/pub-dates&gt;&lt;/dates&gt;&lt;isbn&gt;0036-8075 (Print)&amp;#xD;0036-8075 (Linking)&lt;/isbn&gt;&lt;accession-num&gt;8633238&lt;/accession-num&gt;&lt;urls&gt;&lt;related-urls&gt;&lt;url&gt;https://www.ncbi.nlm.nih.gov/pubmed/8633238&lt;/url&gt;&lt;/related-urls&gt;&lt;/urls&gt;&lt;/record&gt;&lt;/Cite&gt;&lt;/EndNote&gt;</w:instrText>
            </w:r>
            <w:r>
              <w:rPr>
                <w:rFonts w:asciiTheme="majorBidi" w:hAnsiTheme="majorBidi" w:cstheme="majorBidi"/>
                <w:lang w:val="es-ES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lang w:val="es-ES"/>
              </w:rPr>
              <w:t>(Bortvin and Winston, 1996)</w:t>
            </w:r>
            <w:r>
              <w:rPr>
                <w:rFonts w:asciiTheme="majorBidi" w:hAnsiTheme="majorBidi" w:cstheme="majorBidi"/>
                <w:lang w:val="es-ES"/>
              </w:rPr>
              <w:fldChar w:fldCharType="end"/>
            </w:r>
          </w:p>
        </w:tc>
      </w:tr>
      <w:tr w:rsidR="00113D87" w:rsidRPr="00EC3465" w14:paraId="4A2D2A00" w14:textId="77777777" w:rsidTr="00113D87">
        <w:trPr>
          <w:trHeight w:val="552"/>
        </w:trPr>
        <w:tc>
          <w:tcPr>
            <w:tcW w:w="0" w:type="auto"/>
            <w:tcBorders>
              <w:bottom w:val="single" w:sz="4" w:space="0" w:color="auto"/>
            </w:tcBorders>
          </w:tcPr>
          <w:p w14:paraId="5F482DFF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r w:rsidRPr="00D93A16">
              <w:rPr>
                <w:rFonts w:ascii="Times New Roman" w:hAnsi="Times New Roman" w:cs="Times New Roman"/>
                <w:iCs/>
              </w:rPr>
              <w:t>pAB95</w:t>
            </w:r>
          </w:p>
        </w:tc>
        <w:tc>
          <w:tcPr>
            <w:tcW w:w="3868" w:type="dxa"/>
            <w:tcBorders>
              <w:bottom w:val="single" w:sz="4" w:space="0" w:color="auto"/>
            </w:tcBorders>
          </w:tcPr>
          <w:p w14:paraId="6F1967FA" w14:textId="77777777" w:rsidR="00F14840" w:rsidRPr="00EC3465" w:rsidRDefault="00F14840" w:rsidP="00C661B4">
            <w:pPr>
              <w:rPr>
                <w:rFonts w:asciiTheme="majorBidi" w:hAnsiTheme="majorBidi" w:cstheme="majorBidi"/>
                <w:lang w:val="es-ES"/>
              </w:rPr>
            </w:pPr>
            <w:r>
              <w:rPr>
                <w:rFonts w:ascii="Times New Roman" w:hAnsi="Times New Roman" w:cs="Times New Roman"/>
                <w:i/>
              </w:rPr>
              <w:t>URA3</w:t>
            </w:r>
            <w:r>
              <w:rPr>
                <w:rFonts w:ascii="Times New Roman" w:eastAsia="Times New Roman" w:hAnsi="Times New Roman" w:cs="Times New Roman"/>
                <w:i/>
              </w:rPr>
              <w:t>[HTA1-HTB1]∆16’</w:t>
            </w:r>
          </w:p>
        </w:tc>
        <w:tc>
          <w:tcPr>
            <w:tcW w:w="3060" w:type="dxa"/>
            <w:tcBorders>
              <w:bottom w:val="single" w:sz="4" w:space="0" w:color="auto"/>
            </w:tcBorders>
          </w:tcPr>
          <w:p w14:paraId="3CB6C194" w14:textId="258BAA08" w:rsidR="00F14840" w:rsidRPr="00EC3465" w:rsidRDefault="0029321E" w:rsidP="0029321E">
            <w:pPr>
              <w:rPr>
                <w:rFonts w:asciiTheme="majorBidi" w:hAnsiTheme="majorBidi" w:cstheme="majorBidi"/>
                <w:lang w:val="es-ES"/>
              </w:rPr>
            </w:pPr>
            <w:r>
              <w:rPr>
                <w:rFonts w:asciiTheme="majorBidi" w:hAnsiTheme="majorBidi" w:cstheme="majorBidi"/>
                <w:lang w:val="es-ES"/>
              </w:rPr>
              <w:fldChar w:fldCharType="begin"/>
            </w:r>
            <w:r>
              <w:rPr>
                <w:rFonts w:asciiTheme="majorBidi" w:hAnsiTheme="majorBidi" w:cstheme="majorBidi"/>
                <w:lang w:val="es-ES"/>
              </w:rPr>
              <w:instrText xml:space="preserve"> ADDIN EN.CITE &lt;EndNote&gt;&lt;Cite&gt;&lt;Author&gt;Bortvin&lt;/Author&gt;&lt;Year&gt;1996&lt;/Year&gt;&lt;RecNum&gt;883&lt;/RecNum&gt;&lt;DisplayText&gt;(Bortvin and Winston, 1996)&lt;/DisplayText&gt;&lt;record&gt;&lt;rec-number&gt;883&lt;/rec-number&gt;&lt;foreign-keys&gt;&lt;key app="EN" db-id="90wzxdv90x0apuet9s7x2527vx9pvdd2ra9r" timestamp="1516382212"&gt;883&lt;/key&gt;&lt;/foreign-keys&gt;&lt;ref-type name="Journal Article"&gt;17&lt;/ref-type&gt;&lt;contributors&gt;&lt;authors&gt;&lt;author&gt;Bortvin, A.&lt;/author&gt;&lt;author&gt;Winston, F.&lt;/author&gt;&lt;/authors&gt;&lt;/contributors&gt;&lt;auth-address&gt;Department of Genetics, Harvard Medical School, Boston, MA 02115, USA.&lt;/auth-address&gt;&lt;titles&gt;&lt;title&gt;Evidence that Spt6p controls chromatin structure by a direct interaction with histones&lt;/title&gt;&lt;secondary-title&gt;Science&lt;/secondary-title&gt;&lt;/titles&gt;&lt;periodical&gt;&lt;full-title&gt;Science&lt;/full-title&gt;&lt;/periodical&gt;&lt;pages&gt;1473-6&lt;/pages&gt;&lt;volume&gt;272&lt;/volume&gt;&lt;number&gt;5267&lt;/number&gt;&lt;keywords&gt;&lt;keyword&gt;Chromatin/chemistry/genetics/metabolism/*ultrastructure&lt;/keyword&gt;&lt;keyword&gt;DNA, Fungal/metabolism&lt;/keyword&gt;&lt;keyword&gt;Fungal Proteins/genetics/metabolism/*physiology&lt;/keyword&gt;&lt;keyword&gt;Histone Chaperones&lt;/keyword&gt;&lt;keyword&gt;Histones/chemistry/genetics/*metabolism&lt;/keyword&gt;&lt;keyword&gt;Humans&lt;/keyword&gt;&lt;keyword&gt;Mutation&lt;/keyword&gt;&lt;keyword&gt;Nuclear Proteins/genetics/metabolism/*physiology&lt;/keyword&gt;&lt;keyword&gt;Nucleosomes/metabolism&lt;/keyword&gt;&lt;keyword&gt;Recombinant Fusion Proteins/metabolism&lt;/keyword&gt;&lt;keyword&gt;Saccharomyces cerevisiae/*genetics/metabolism&lt;/keyword&gt;&lt;keyword&gt;*Saccharomyces cerevisiae Proteins&lt;/keyword&gt;&lt;keyword&gt;Transcription, Genetic&lt;/keyword&gt;&lt;keyword&gt;Transcriptional Elongation Factors&lt;/keyword&gt;&lt;/keywords&gt;&lt;dates&gt;&lt;year&gt;1996&lt;/year&gt;&lt;pub-dates&gt;&lt;date&gt;Jun 7&lt;/date&gt;&lt;/pub-dates&gt;&lt;/dates&gt;&lt;isbn&gt;0036-8075 (Print)&amp;#xD;0036-8075 (Linking)&lt;/isbn&gt;&lt;accession-num&gt;8633238&lt;/accession-num&gt;&lt;urls&gt;&lt;related-urls&gt;&lt;url&gt;https://www.ncbi.nlm.nih.gov/pubmed/8633238&lt;/url&gt;&lt;/related-urls&gt;&lt;/urls&gt;&lt;/record&gt;&lt;/Cite&gt;&lt;/EndNote&gt;</w:instrText>
            </w:r>
            <w:r>
              <w:rPr>
                <w:rFonts w:asciiTheme="majorBidi" w:hAnsiTheme="majorBidi" w:cstheme="majorBidi"/>
                <w:lang w:val="es-ES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lang w:val="es-ES"/>
              </w:rPr>
              <w:t>(Bortvin and Winston, 1996)</w:t>
            </w:r>
            <w:r>
              <w:rPr>
                <w:rFonts w:asciiTheme="majorBidi" w:hAnsiTheme="majorBidi" w:cstheme="majorBidi"/>
                <w:lang w:val="es-ES"/>
              </w:rPr>
              <w:fldChar w:fldCharType="end"/>
            </w:r>
          </w:p>
        </w:tc>
      </w:tr>
    </w:tbl>
    <w:p w14:paraId="4F636E83" w14:textId="77777777" w:rsidR="00113D87" w:rsidRDefault="00113D87" w:rsidP="0029321E">
      <w:pPr>
        <w:spacing w:line="480" w:lineRule="auto"/>
        <w:jc w:val="both"/>
        <w:rPr>
          <w:rFonts w:ascii="Times New Roman" w:hAnsi="Times New Roman" w:cs="Times New Roman"/>
        </w:rPr>
      </w:pPr>
    </w:p>
    <w:sectPr w:rsidR="00113D87" w:rsidSect="00A04D2B">
      <w:footerReference w:type="even" r:id="rId9"/>
      <w:footerReference w:type="default" r:id="rId10"/>
      <w:pgSz w:w="12240" w:h="15840"/>
      <w:pgMar w:top="1440" w:right="1440" w:bottom="1440" w:left="1440" w:header="720" w:footer="720" w:gutter="0"/>
      <w:cols w:space="720"/>
      <w:docGrid w:linePitch="40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03F7259" w16cid:durableId="1E1AB4C5"/>
  <w16cid:commentId w16cid:paraId="7F17AEF5" w16cid:durableId="1E1AB713"/>
  <w16cid:commentId w16cid:paraId="3D8E7001" w16cid:durableId="1E1AB85F"/>
  <w16cid:commentId w16cid:paraId="6B505940" w16cid:durableId="1E1AB8E9"/>
  <w16cid:commentId w16cid:paraId="1855CDE6" w16cid:durableId="1E1AB915"/>
  <w16cid:commentId w16cid:paraId="54CE2277" w16cid:durableId="1E1ABC32"/>
  <w16cid:commentId w16cid:paraId="0FA7AA74" w16cid:durableId="1E1AC0E2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028F4A3" w14:textId="77777777" w:rsidR="0040761C" w:rsidRDefault="0040761C" w:rsidP="003D1FB2">
      <w:r>
        <w:separator/>
      </w:r>
    </w:p>
  </w:endnote>
  <w:endnote w:type="continuationSeparator" w:id="0">
    <w:p w14:paraId="29CDF9FB" w14:textId="77777777" w:rsidR="0040761C" w:rsidRDefault="0040761C" w:rsidP="003D1FB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25613F6" w14:textId="77777777" w:rsidR="0059518A" w:rsidRDefault="0059518A" w:rsidP="00E61A54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5AB93E9" w14:textId="77777777" w:rsidR="0059518A" w:rsidRDefault="0059518A" w:rsidP="00B850B7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F6E955B" w14:textId="62405723" w:rsidR="0059518A" w:rsidRDefault="0059518A" w:rsidP="00E61A54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3374C">
      <w:rPr>
        <w:rStyle w:val="PageNumber"/>
        <w:noProof/>
      </w:rPr>
      <w:t>1</w:t>
    </w:r>
    <w:r>
      <w:rPr>
        <w:rStyle w:val="PageNumber"/>
      </w:rPr>
      <w:fldChar w:fldCharType="end"/>
    </w:r>
  </w:p>
  <w:p w14:paraId="74BD5B90" w14:textId="77777777" w:rsidR="0059518A" w:rsidRDefault="0059518A" w:rsidP="00B850B7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020301E" w14:textId="77777777" w:rsidR="0040761C" w:rsidRDefault="0040761C" w:rsidP="003D1FB2">
      <w:r>
        <w:separator/>
      </w:r>
    </w:p>
  </w:footnote>
  <w:footnote w:type="continuationSeparator" w:id="0">
    <w:p w14:paraId="1412E01B" w14:textId="77777777" w:rsidR="0040761C" w:rsidRDefault="0040761C" w:rsidP="003D1FB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3545B77"/>
    <w:multiLevelType w:val="hybridMultilevel"/>
    <w:tmpl w:val="E886F05A"/>
    <w:lvl w:ilvl="0" w:tplc="6660EFE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8B10C3A"/>
    <w:multiLevelType w:val="hybridMultilevel"/>
    <w:tmpl w:val="1C3EEA42"/>
    <w:lvl w:ilvl="0" w:tplc="986838BC">
      <w:start w:val="1"/>
      <w:numFmt w:val="upperLetter"/>
      <w:lvlText w:val="(%1)"/>
      <w:lvlJc w:val="left"/>
      <w:pPr>
        <w:ind w:left="720" w:hanging="360"/>
      </w:pPr>
      <w:rPr>
        <w:rFonts w:hint="default"/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C0A1A2D"/>
    <w:multiLevelType w:val="hybridMultilevel"/>
    <w:tmpl w:val="27182FE0"/>
    <w:lvl w:ilvl="0" w:tplc="698A5C4C">
      <w:start w:val="2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aj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D944600"/>
    <w:multiLevelType w:val="hybridMultilevel"/>
    <w:tmpl w:val="33D62260"/>
    <w:lvl w:ilvl="0" w:tplc="ED823F78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7874EEE"/>
    <w:multiLevelType w:val="hybridMultilevel"/>
    <w:tmpl w:val="A29E1CDE"/>
    <w:lvl w:ilvl="0" w:tplc="B1CC825C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4"/>
  </w:num>
  <w:num w:numId="4">
    <w:abstractNumId w:val="3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6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Biology Cell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wzxdv90x0apuet9s7x2527vx9pvdd2ra9r&quot;&gt;PKM-EndNote Refs&lt;record-ids&gt;&lt;item&gt;883&lt;/item&gt;&lt;/record-ids&gt;&lt;/item&gt;&lt;/Libraries&gt;"/>
  </w:docVars>
  <w:rsids>
    <w:rsidRoot w:val="00793FF6"/>
    <w:rsid w:val="00000E68"/>
    <w:rsid w:val="00002A9F"/>
    <w:rsid w:val="0000456D"/>
    <w:rsid w:val="000050EC"/>
    <w:rsid w:val="00006B50"/>
    <w:rsid w:val="00007148"/>
    <w:rsid w:val="00007F42"/>
    <w:rsid w:val="0001002B"/>
    <w:rsid w:val="00010456"/>
    <w:rsid w:val="0001104C"/>
    <w:rsid w:val="000120BE"/>
    <w:rsid w:val="0001363A"/>
    <w:rsid w:val="000140BE"/>
    <w:rsid w:val="0001689D"/>
    <w:rsid w:val="000169E4"/>
    <w:rsid w:val="00016C1B"/>
    <w:rsid w:val="0001762F"/>
    <w:rsid w:val="00017725"/>
    <w:rsid w:val="00020310"/>
    <w:rsid w:val="00020AB0"/>
    <w:rsid w:val="00020BE4"/>
    <w:rsid w:val="00021837"/>
    <w:rsid w:val="00021A12"/>
    <w:rsid w:val="000223A8"/>
    <w:rsid w:val="0002388A"/>
    <w:rsid w:val="00023B80"/>
    <w:rsid w:val="00025CBD"/>
    <w:rsid w:val="000273B2"/>
    <w:rsid w:val="00030182"/>
    <w:rsid w:val="00030DAA"/>
    <w:rsid w:val="00031A9C"/>
    <w:rsid w:val="000325BA"/>
    <w:rsid w:val="0003505D"/>
    <w:rsid w:val="00035503"/>
    <w:rsid w:val="00035F5C"/>
    <w:rsid w:val="00036022"/>
    <w:rsid w:val="000363EB"/>
    <w:rsid w:val="000364E5"/>
    <w:rsid w:val="000365BB"/>
    <w:rsid w:val="000400BC"/>
    <w:rsid w:val="00040B2B"/>
    <w:rsid w:val="00041569"/>
    <w:rsid w:val="00042F8E"/>
    <w:rsid w:val="00044444"/>
    <w:rsid w:val="0004741F"/>
    <w:rsid w:val="000478BE"/>
    <w:rsid w:val="00050491"/>
    <w:rsid w:val="00050F57"/>
    <w:rsid w:val="0005167D"/>
    <w:rsid w:val="00052446"/>
    <w:rsid w:val="000542BD"/>
    <w:rsid w:val="000543B7"/>
    <w:rsid w:val="00054F22"/>
    <w:rsid w:val="00055EFA"/>
    <w:rsid w:val="00057238"/>
    <w:rsid w:val="00060052"/>
    <w:rsid w:val="0006036B"/>
    <w:rsid w:val="000605B3"/>
    <w:rsid w:val="000605DC"/>
    <w:rsid w:val="000612B3"/>
    <w:rsid w:val="0006153F"/>
    <w:rsid w:val="00063408"/>
    <w:rsid w:val="00063AC4"/>
    <w:rsid w:val="000645E7"/>
    <w:rsid w:val="00064BA4"/>
    <w:rsid w:val="00065BB0"/>
    <w:rsid w:val="00065C83"/>
    <w:rsid w:val="000678C5"/>
    <w:rsid w:val="00070997"/>
    <w:rsid w:val="00071B66"/>
    <w:rsid w:val="0007279F"/>
    <w:rsid w:val="00075845"/>
    <w:rsid w:val="00076CAC"/>
    <w:rsid w:val="00076EEB"/>
    <w:rsid w:val="000835AA"/>
    <w:rsid w:val="00083E50"/>
    <w:rsid w:val="00083E66"/>
    <w:rsid w:val="00083FB2"/>
    <w:rsid w:val="00085664"/>
    <w:rsid w:val="00085AF9"/>
    <w:rsid w:val="0008675C"/>
    <w:rsid w:val="0008770C"/>
    <w:rsid w:val="00090491"/>
    <w:rsid w:val="000925A2"/>
    <w:rsid w:val="0009291A"/>
    <w:rsid w:val="000933BD"/>
    <w:rsid w:val="000954D2"/>
    <w:rsid w:val="00095946"/>
    <w:rsid w:val="000959BC"/>
    <w:rsid w:val="0009766B"/>
    <w:rsid w:val="00097E93"/>
    <w:rsid w:val="000A0391"/>
    <w:rsid w:val="000A046B"/>
    <w:rsid w:val="000A169B"/>
    <w:rsid w:val="000A2F2D"/>
    <w:rsid w:val="000A5B8F"/>
    <w:rsid w:val="000A5E0C"/>
    <w:rsid w:val="000A65FD"/>
    <w:rsid w:val="000B0C27"/>
    <w:rsid w:val="000B1D09"/>
    <w:rsid w:val="000B235E"/>
    <w:rsid w:val="000B29CC"/>
    <w:rsid w:val="000B3F19"/>
    <w:rsid w:val="000B4140"/>
    <w:rsid w:val="000B4580"/>
    <w:rsid w:val="000B5059"/>
    <w:rsid w:val="000B7979"/>
    <w:rsid w:val="000C045B"/>
    <w:rsid w:val="000C1470"/>
    <w:rsid w:val="000C2887"/>
    <w:rsid w:val="000C2ACB"/>
    <w:rsid w:val="000C33A4"/>
    <w:rsid w:val="000C3B29"/>
    <w:rsid w:val="000C595C"/>
    <w:rsid w:val="000C6A0B"/>
    <w:rsid w:val="000C7CE7"/>
    <w:rsid w:val="000D0613"/>
    <w:rsid w:val="000D1C25"/>
    <w:rsid w:val="000D2D28"/>
    <w:rsid w:val="000D4474"/>
    <w:rsid w:val="000D46F0"/>
    <w:rsid w:val="000D4EC2"/>
    <w:rsid w:val="000D7DB6"/>
    <w:rsid w:val="000D7EC8"/>
    <w:rsid w:val="000E04E7"/>
    <w:rsid w:val="000E05E6"/>
    <w:rsid w:val="000E3663"/>
    <w:rsid w:val="000E4C36"/>
    <w:rsid w:val="000E4C5F"/>
    <w:rsid w:val="000E58BC"/>
    <w:rsid w:val="000E6570"/>
    <w:rsid w:val="000E696B"/>
    <w:rsid w:val="000E7B5E"/>
    <w:rsid w:val="000E7CCD"/>
    <w:rsid w:val="000F0568"/>
    <w:rsid w:val="000F0E13"/>
    <w:rsid w:val="000F0F93"/>
    <w:rsid w:val="000F104D"/>
    <w:rsid w:val="000F1CFF"/>
    <w:rsid w:val="000F41AA"/>
    <w:rsid w:val="000F44C0"/>
    <w:rsid w:val="000F5C00"/>
    <w:rsid w:val="000F6A18"/>
    <w:rsid w:val="000F6F67"/>
    <w:rsid w:val="000F79BF"/>
    <w:rsid w:val="000F7DE3"/>
    <w:rsid w:val="001004D0"/>
    <w:rsid w:val="00100AEF"/>
    <w:rsid w:val="001019B7"/>
    <w:rsid w:val="00102DF8"/>
    <w:rsid w:val="00102E9C"/>
    <w:rsid w:val="0010356C"/>
    <w:rsid w:val="00103DD5"/>
    <w:rsid w:val="001046D2"/>
    <w:rsid w:val="00104726"/>
    <w:rsid w:val="001049C9"/>
    <w:rsid w:val="00104EA8"/>
    <w:rsid w:val="001078F7"/>
    <w:rsid w:val="001128B9"/>
    <w:rsid w:val="00112FEC"/>
    <w:rsid w:val="00113017"/>
    <w:rsid w:val="00113D87"/>
    <w:rsid w:val="001142D0"/>
    <w:rsid w:val="0011460A"/>
    <w:rsid w:val="00114616"/>
    <w:rsid w:val="00114E39"/>
    <w:rsid w:val="00116AD7"/>
    <w:rsid w:val="001172B3"/>
    <w:rsid w:val="0011733E"/>
    <w:rsid w:val="00117999"/>
    <w:rsid w:val="00120C4D"/>
    <w:rsid w:val="0012170C"/>
    <w:rsid w:val="00121BD7"/>
    <w:rsid w:val="00123C5E"/>
    <w:rsid w:val="00125EF5"/>
    <w:rsid w:val="0012759F"/>
    <w:rsid w:val="00127755"/>
    <w:rsid w:val="001319F9"/>
    <w:rsid w:val="001320C5"/>
    <w:rsid w:val="00132F1D"/>
    <w:rsid w:val="001344D9"/>
    <w:rsid w:val="001347CD"/>
    <w:rsid w:val="00134A6F"/>
    <w:rsid w:val="0013544B"/>
    <w:rsid w:val="00135C80"/>
    <w:rsid w:val="00137711"/>
    <w:rsid w:val="001403EB"/>
    <w:rsid w:val="00141080"/>
    <w:rsid w:val="00141463"/>
    <w:rsid w:val="00141708"/>
    <w:rsid w:val="0014187D"/>
    <w:rsid w:val="00141EDC"/>
    <w:rsid w:val="00143247"/>
    <w:rsid w:val="001439A8"/>
    <w:rsid w:val="00143FD1"/>
    <w:rsid w:val="00144A33"/>
    <w:rsid w:val="001453C6"/>
    <w:rsid w:val="001456FC"/>
    <w:rsid w:val="00145E68"/>
    <w:rsid w:val="00146A8B"/>
    <w:rsid w:val="00146C9B"/>
    <w:rsid w:val="00146E67"/>
    <w:rsid w:val="00147516"/>
    <w:rsid w:val="00147725"/>
    <w:rsid w:val="00147845"/>
    <w:rsid w:val="001506CE"/>
    <w:rsid w:val="001516CA"/>
    <w:rsid w:val="00151BB1"/>
    <w:rsid w:val="00151CFE"/>
    <w:rsid w:val="001534B5"/>
    <w:rsid w:val="001534E0"/>
    <w:rsid w:val="001536DF"/>
    <w:rsid w:val="0015458B"/>
    <w:rsid w:val="00154AF5"/>
    <w:rsid w:val="00155017"/>
    <w:rsid w:val="00155E67"/>
    <w:rsid w:val="001569CE"/>
    <w:rsid w:val="00156E1E"/>
    <w:rsid w:val="00156F18"/>
    <w:rsid w:val="00161B7F"/>
    <w:rsid w:val="0016452E"/>
    <w:rsid w:val="0016457F"/>
    <w:rsid w:val="00165225"/>
    <w:rsid w:val="0016561A"/>
    <w:rsid w:val="00165B05"/>
    <w:rsid w:val="0016606E"/>
    <w:rsid w:val="00167304"/>
    <w:rsid w:val="00170552"/>
    <w:rsid w:val="001706B8"/>
    <w:rsid w:val="00171E85"/>
    <w:rsid w:val="00173A76"/>
    <w:rsid w:val="00174D70"/>
    <w:rsid w:val="00175588"/>
    <w:rsid w:val="00175AB9"/>
    <w:rsid w:val="00175C9F"/>
    <w:rsid w:val="001760F6"/>
    <w:rsid w:val="00176A13"/>
    <w:rsid w:val="0018074A"/>
    <w:rsid w:val="001815E3"/>
    <w:rsid w:val="001816DA"/>
    <w:rsid w:val="00181C45"/>
    <w:rsid w:val="00182C08"/>
    <w:rsid w:val="00182D5F"/>
    <w:rsid w:val="0018478E"/>
    <w:rsid w:val="001850F1"/>
    <w:rsid w:val="001854EE"/>
    <w:rsid w:val="00185999"/>
    <w:rsid w:val="001859D6"/>
    <w:rsid w:val="00185FF1"/>
    <w:rsid w:val="0018607A"/>
    <w:rsid w:val="001866CA"/>
    <w:rsid w:val="00186C80"/>
    <w:rsid w:val="00190397"/>
    <w:rsid w:val="00190799"/>
    <w:rsid w:val="0019139C"/>
    <w:rsid w:val="00195A7E"/>
    <w:rsid w:val="001965C6"/>
    <w:rsid w:val="00196C74"/>
    <w:rsid w:val="00196CD4"/>
    <w:rsid w:val="001970E5"/>
    <w:rsid w:val="00197E55"/>
    <w:rsid w:val="001A02A6"/>
    <w:rsid w:val="001A0B3A"/>
    <w:rsid w:val="001A0FD0"/>
    <w:rsid w:val="001A14EE"/>
    <w:rsid w:val="001A1BB5"/>
    <w:rsid w:val="001A6503"/>
    <w:rsid w:val="001A664E"/>
    <w:rsid w:val="001A6F3A"/>
    <w:rsid w:val="001A712F"/>
    <w:rsid w:val="001A7915"/>
    <w:rsid w:val="001B0ACD"/>
    <w:rsid w:val="001B17F5"/>
    <w:rsid w:val="001B241A"/>
    <w:rsid w:val="001B3A94"/>
    <w:rsid w:val="001B3FEB"/>
    <w:rsid w:val="001B45FF"/>
    <w:rsid w:val="001B493D"/>
    <w:rsid w:val="001B4C51"/>
    <w:rsid w:val="001B5470"/>
    <w:rsid w:val="001C0BEC"/>
    <w:rsid w:val="001C3DF0"/>
    <w:rsid w:val="001C45F8"/>
    <w:rsid w:val="001C5244"/>
    <w:rsid w:val="001C7E22"/>
    <w:rsid w:val="001C7E4B"/>
    <w:rsid w:val="001C7F6E"/>
    <w:rsid w:val="001D1439"/>
    <w:rsid w:val="001D21AC"/>
    <w:rsid w:val="001D2EB9"/>
    <w:rsid w:val="001D30F1"/>
    <w:rsid w:val="001D6883"/>
    <w:rsid w:val="001E3653"/>
    <w:rsid w:val="001E43FD"/>
    <w:rsid w:val="001E7491"/>
    <w:rsid w:val="001E7E9D"/>
    <w:rsid w:val="001F03DE"/>
    <w:rsid w:val="001F1C0A"/>
    <w:rsid w:val="001F346A"/>
    <w:rsid w:val="001F4A4B"/>
    <w:rsid w:val="001F53EF"/>
    <w:rsid w:val="001F5C72"/>
    <w:rsid w:val="001F63DF"/>
    <w:rsid w:val="001F667E"/>
    <w:rsid w:val="001F6C4C"/>
    <w:rsid w:val="001F7CA3"/>
    <w:rsid w:val="001F7F38"/>
    <w:rsid w:val="002010F4"/>
    <w:rsid w:val="0020213B"/>
    <w:rsid w:val="00202814"/>
    <w:rsid w:val="00202DBC"/>
    <w:rsid w:val="00202E20"/>
    <w:rsid w:val="00203ADD"/>
    <w:rsid w:val="002042FF"/>
    <w:rsid w:val="002057C1"/>
    <w:rsid w:val="0020727D"/>
    <w:rsid w:val="00207649"/>
    <w:rsid w:val="002077A6"/>
    <w:rsid w:val="002078E6"/>
    <w:rsid w:val="00210EBA"/>
    <w:rsid w:val="00211FE8"/>
    <w:rsid w:val="00215339"/>
    <w:rsid w:val="00217521"/>
    <w:rsid w:val="00217E6E"/>
    <w:rsid w:val="002223F5"/>
    <w:rsid w:val="0022323B"/>
    <w:rsid w:val="00224797"/>
    <w:rsid w:val="00224B91"/>
    <w:rsid w:val="0022532F"/>
    <w:rsid w:val="00225658"/>
    <w:rsid w:val="002267A5"/>
    <w:rsid w:val="0022756F"/>
    <w:rsid w:val="00227DE7"/>
    <w:rsid w:val="00232BA8"/>
    <w:rsid w:val="0023374C"/>
    <w:rsid w:val="00235023"/>
    <w:rsid w:val="00235991"/>
    <w:rsid w:val="00236282"/>
    <w:rsid w:val="00237099"/>
    <w:rsid w:val="00240257"/>
    <w:rsid w:val="002403AC"/>
    <w:rsid w:val="00241CF2"/>
    <w:rsid w:val="002426C8"/>
    <w:rsid w:val="002440EA"/>
    <w:rsid w:val="002440FB"/>
    <w:rsid w:val="00246AAA"/>
    <w:rsid w:val="002512E4"/>
    <w:rsid w:val="0025160D"/>
    <w:rsid w:val="0025291C"/>
    <w:rsid w:val="00253217"/>
    <w:rsid w:val="0025392B"/>
    <w:rsid w:val="00253CFE"/>
    <w:rsid w:val="00253F67"/>
    <w:rsid w:val="0025400F"/>
    <w:rsid w:val="00254270"/>
    <w:rsid w:val="00254275"/>
    <w:rsid w:val="00254405"/>
    <w:rsid w:val="0025632F"/>
    <w:rsid w:val="00260E51"/>
    <w:rsid w:val="0026107E"/>
    <w:rsid w:val="002613D6"/>
    <w:rsid w:val="00261E33"/>
    <w:rsid w:val="00262361"/>
    <w:rsid w:val="00262897"/>
    <w:rsid w:val="00262B11"/>
    <w:rsid w:val="00262FB1"/>
    <w:rsid w:val="00263CB9"/>
    <w:rsid w:val="00263D29"/>
    <w:rsid w:val="002648CC"/>
    <w:rsid w:val="00264E6B"/>
    <w:rsid w:val="002664F0"/>
    <w:rsid w:val="002665D7"/>
    <w:rsid w:val="00266674"/>
    <w:rsid w:val="0026699E"/>
    <w:rsid w:val="002678F0"/>
    <w:rsid w:val="00267A94"/>
    <w:rsid w:val="0027023E"/>
    <w:rsid w:val="0027101C"/>
    <w:rsid w:val="002715A5"/>
    <w:rsid w:val="002716F2"/>
    <w:rsid w:val="0027318E"/>
    <w:rsid w:val="002764AF"/>
    <w:rsid w:val="00277B21"/>
    <w:rsid w:val="00280A18"/>
    <w:rsid w:val="00281E8F"/>
    <w:rsid w:val="002821D5"/>
    <w:rsid w:val="00284C38"/>
    <w:rsid w:val="002851A2"/>
    <w:rsid w:val="002858B9"/>
    <w:rsid w:val="00286E17"/>
    <w:rsid w:val="0028784F"/>
    <w:rsid w:val="00287F77"/>
    <w:rsid w:val="00291246"/>
    <w:rsid w:val="00291590"/>
    <w:rsid w:val="0029321E"/>
    <w:rsid w:val="0029386E"/>
    <w:rsid w:val="00293BA6"/>
    <w:rsid w:val="002966AA"/>
    <w:rsid w:val="002A002D"/>
    <w:rsid w:val="002A02B1"/>
    <w:rsid w:val="002A04C7"/>
    <w:rsid w:val="002A0974"/>
    <w:rsid w:val="002A1F38"/>
    <w:rsid w:val="002A3501"/>
    <w:rsid w:val="002A3D89"/>
    <w:rsid w:val="002A42F4"/>
    <w:rsid w:val="002A53B3"/>
    <w:rsid w:val="002A647D"/>
    <w:rsid w:val="002B09D2"/>
    <w:rsid w:val="002B2300"/>
    <w:rsid w:val="002B2AB8"/>
    <w:rsid w:val="002B3339"/>
    <w:rsid w:val="002B3509"/>
    <w:rsid w:val="002B583E"/>
    <w:rsid w:val="002B5FD1"/>
    <w:rsid w:val="002B62B5"/>
    <w:rsid w:val="002B6866"/>
    <w:rsid w:val="002C01EE"/>
    <w:rsid w:val="002C1C2E"/>
    <w:rsid w:val="002C2BAC"/>
    <w:rsid w:val="002C3C21"/>
    <w:rsid w:val="002C4976"/>
    <w:rsid w:val="002C4B44"/>
    <w:rsid w:val="002C4B63"/>
    <w:rsid w:val="002C4DB8"/>
    <w:rsid w:val="002C4DE1"/>
    <w:rsid w:val="002C502E"/>
    <w:rsid w:val="002C5187"/>
    <w:rsid w:val="002C6848"/>
    <w:rsid w:val="002C7CBC"/>
    <w:rsid w:val="002C7E47"/>
    <w:rsid w:val="002D213C"/>
    <w:rsid w:val="002D3C1D"/>
    <w:rsid w:val="002D4D8C"/>
    <w:rsid w:val="002D697F"/>
    <w:rsid w:val="002D7381"/>
    <w:rsid w:val="002D7B96"/>
    <w:rsid w:val="002D7DD2"/>
    <w:rsid w:val="002E053B"/>
    <w:rsid w:val="002E3E7B"/>
    <w:rsid w:val="002E50AF"/>
    <w:rsid w:val="002E50F2"/>
    <w:rsid w:val="002E51E6"/>
    <w:rsid w:val="002E749E"/>
    <w:rsid w:val="002F11C9"/>
    <w:rsid w:val="002F1F30"/>
    <w:rsid w:val="002F21C6"/>
    <w:rsid w:val="002F2868"/>
    <w:rsid w:val="002F4581"/>
    <w:rsid w:val="002F5836"/>
    <w:rsid w:val="002F5FA0"/>
    <w:rsid w:val="002F7772"/>
    <w:rsid w:val="002F78A1"/>
    <w:rsid w:val="002F7F0A"/>
    <w:rsid w:val="0030041B"/>
    <w:rsid w:val="00301CE7"/>
    <w:rsid w:val="00301D29"/>
    <w:rsid w:val="00302E75"/>
    <w:rsid w:val="00305DC4"/>
    <w:rsid w:val="003060CC"/>
    <w:rsid w:val="0030615A"/>
    <w:rsid w:val="00306616"/>
    <w:rsid w:val="00306A37"/>
    <w:rsid w:val="003075CB"/>
    <w:rsid w:val="00307C58"/>
    <w:rsid w:val="003103AE"/>
    <w:rsid w:val="003103C6"/>
    <w:rsid w:val="00310B21"/>
    <w:rsid w:val="00311B9B"/>
    <w:rsid w:val="0031443F"/>
    <w:rsid w:val="00314670"/>
    <w:rsid w:val="003158B9"/>
    <w:rsid w:val="00323C17"/>
    <w:rsid w:val="00323DA8"/>
    <w:rsid w:val="00324F82"/>
    <w:rsid w:val="00325C3B"/>
    <w:rsid w:val="00326DDB"/>
    <w:rsid w:val="003272AC"/>
    <w:rsid w:val="00327518"/>
    <w:rsid w:val="0032776C"/>
    <w:rsid w:val="0032779C"/>
    <w:rsid w:val="003308CF"/>
    <w:rsid w:val="003347FB"/>
    <w:rsid w:val="00335DB3"/>
    <w:rsid w:val="00337001"/>
    <w:rsid w:val="00341E89"/>
    <w:rsid w:val="00341F7F"/>
    <w:rsid w:val="00342F65"/>
    <w:rsid w:val="003434A2"/>
    <w:rsid w:val="00343A50"/>
    <w:rsid w:val="0034417A"/>
    <w:rsid w:val="00344976"/>
    <w:rsid w:val="003475FD"/>
    <w:rsid w:val="00350AB2"/>
    <w:rsid w:val="00351380"/>
    <w:rsid w:val="00351CAB"/>
    <w:rsid w:val="00351E8C"/>
    <w:rsid w:val="0035378F"/>
    <w:rsid w:val="00354494"/>
    <w:rsid w:val="00355A5C"/>
    <w:rsid w:val="00355DD0"/>
    <w:rsid w:val="00355E27"/>
    <w:rsid w:val="00357ECE"/>
    <w:rsid w:val="00360E4E"/>
    <w:rsid w:val="00362296"/>
    <w:rsid w:val="00362937"/>
    <w:rsid w:val="00362A7C"/>
    <w:rsid w:val="00363E2F"/>
    <w:rsid w:val="0036406A"/>
    <w:rsid w:val="00364DBA"/>
    <w:rsid w:val="00365A56"/>
    <w:rsid w:val="003664B3"/>
    <w:rsid w:val="003668CD"/>
    <w:rsid w:val="003670F4"/>
    <w:rsid w:val="00367746"/>
    <w:rsid w:val="003718CD"/>
    <w:rsid w:val="00371BDF"/>
    <w:rsid w:val="00371CF8"/>
    <w:rsid w:val="00371D07"/>
    <w:rsid w:val="0037299E"/>
    <w:rsid w:val="00373370"/>
    <w:rsid w:val="003740A9"/>
    <w:rsid w:val="0037483C"/>
    <w:rsid w:val="003762F2"/>
    <w:rsid w:val="00380F4C"/>
    <w:rsid w:val="00381929"/>
    <w:rsid w:val="003842BE"/>
    <w:rsid w:val="00384433"/>
    <w:rsid w:val="00384510"/>
    <w:rsid w:val="00384E33"/>
    <w:rsid w:val="00385A29"/>
    <w:rsid w:val="0038732D"/>
    <w:rsid w:val="00391027"/>
    <w:rsid w:val="003911CA"/>
    <w:rsid w:val="00391BCC"/>
    <w:rsid w:val="003934E8"/>
    <w:rsid w:val="00395408"/>
    <w:rsid w:val="0039579A"/>
    <w:rsid w:val="00395813"/>
    <w:rsid w:val="00397030"/>
    <w:rsid w:val="00397758"/>
    <w:rsid w:val="003A139D"/>
    <w:rsid w:val="003A17E5"/>
    <w:rsid w:val="003A3163"/>
    <w:rsid w:val="003A3E96"/>
    <w:rsid w:val="003A4459"/>
    <w:rsid w:val="003A448A"/>
    <w:rsid w:val="003A53F6"/>
    <w:rsid w:val="003A5B57"/>
    <w:rsid w:val="003A6EC7"/>
    <w:rsid w:val="003A6FA5"/>
    <w:rsid w:val="003A77F8"/>
    <w:rsid w:val="003B094F"/>
    <w:rsid w:val="003B136D"/>
    <w:rsid w:val="003B14E0"/>
    <w:rsid w:val="003B28D5"/>
    <w:rsid w:val="003B32D7"/>
    <w:rsid w:val="003B3977"/>
    <w:rsid w:val="003B3AE5"/>
    <w:rsid w:val="003B4455"/>
    <w:rsid w:val="003B6354"/>
    <w:rsid w:val="003B7CCD"/>
    <w:rsid w:val="003C1FFE"/>
    <w:rsid w:val="003C3099"/>
    <w:rsid w:val="003C3E3F"/>
    <w:rsid w:val="003C50AC"/>
    <w:rsid w:val="003C516A"/>
    <w:rsid w:val="003C5658"/>
    <w:rsid w:val="003C5C6E"/>
    <w:rsid w:val="003C69CF"/>
    <w:rsid w:val="003C6D3D"/>
    <w:rsid w:val="003D1E91"/>
    <w:rsid w:val="003D1FB2"/>
    <w:rsid w:val="003D5E47"/>
    <w:rsid w:val="003D66D9"/>
    <w:rsid w:val="003E0AC5"/>
    <w:rsid w:val="003E1202"/>
    <w:rsid w:val="003E2F92"/>
    <w:rsid w:val="003E31F3"/>
    <w:rsid w:val="003E3F30"/>
    <w:rsid w:val="003E5730"/>
    <w:rsid w:val="003E717B"/>
    <w:rsid w:val="003E760E"/>
    <w:rsid w:val="003E7836"/>
    <w:rsid w:val="003F0351"/>
    <w:rsid w:val="003F2BC4"/>
    <w:rsid w:val="003F3417"/>
    <w:rsid w:val="003F6FD6"/>
    <w:rsid w:val="00402403"/>
    <w:rsid w:val="0040241D"/>
    <w:rsid w:val="00403265"/>
    <w:rsid w:val="00403BA3"/>
    <w:rsid w:val="0040501A"/>
    <w:rsid w:val="0040613E"/>
    <w:rsid w:val="00406CF2"/>
    <w:rsid w:val="0040720C"/>
    <w:rsid w:val="0040761C"/>
    <w:rsid w:val="00407D0A"/>
    <w:rsid w:val="004102EE"/>
    <w:rsid w:val="0041178B"/>
    <w:rsid w:val="00415314"/>
    <w:rsid w:val="00415CD8"/>
    <w:rsid w:val="004161B8"/>
    <w:rsid w:val="00416D70"/>
    <w:rsid w:val="00416E6A"/>
    <w:rsid w:val="0041767C"/>
    <w:rsid w:val="004201AE"/>
    <w:rsid w:val="00420ADF"/>
    <w:rsid w:val="00420B65"/>
    <w:rsid w:val="00420C46"/>
    <w:rsid w:val="00422092"/>
    <w:rsid w:val="004228CF"/>
    <w:rsid w:val="00422E60"/>
    <w:rsid w:val="00423763"/>
    <w:rsid w:val="00423821"/>
    <w:rsid w:val="00424904"/>
    <w:rsid w:val="00424F1C"/>
    <w:rsid w:val="00425632"/>
    <w:rsid w:val="00426474"/>
    <w:rsid w:val="00430B86"/>
    <w:rsid w:val="00432265"/>
    <w:rsid w:val="00432310"/>
    <w:rsid w:val="00432503"/>
    <w:rsid w:val="004325E3"/>
    <w:rsid w:val="00434E79"/>
    <w:rsid w:val="0043666E"/>
    <w:rsid w:val="004405AC"/>
    <w:rsid w:val="00440A30"/>
    <w:rsid w:val="004410CB"/>
    <w:rsid w:val="00442AA6"/>
    <w:rsid w:val="0044393D"/>
    <w:rsid w:val="00445A9D"/>
    <w:rsid w:val="00446942"/>
    <w:rsid w:val="0045047C"/>
    <w:rsid w:val="00450A21"/>
    <w:rsid w:val="00454AC1"/>
    <w:rsid w:val="00456AC9"/>
    <w:rsid w:val="0046135E"/>
    <w:rsid w:val="0046197B"/>
    <w:rsid w:val="00463ACD"/>
    <w:rsid w:val="00463C1C"/>
    <w:rsid w:val="00466385"/>
    <w:rsid w:val="00466A27"/>
    <w:rsid w:val="00466AA4"/>
    <w:rsid w:val="004677F9"/>
    <w:rsid w:val="004678C1"/>
    <w:rsid w:val="0047082D"/>
    <w:rsid w:val="00471F65"/>
    <w:rsid w:val="00472703"/>
    <w:rsid w:val="00473AEB"/>
    <w:rsid w:val="004827AE"/>
    <w:rsid w:val="00482B0D"/>
    <w:rsid w:val="00484E6B"/>
    <w:rsid w:val="004856B5"/>
    <w:rsid w:val="00490052"/>
    <w:rsid w:val="004927EF"/>
    <w:rsid w:val="0049294E"/>
    <w:rsid w:val="0049411B"/>
    <w:rsid w:val="00494445"/>
    <w:rsid w:val="004953BB"/>
    <w:rsid w:val="00496A39"/>
    <w:rsid w:val="00496DEB"/>
    <w:rsid w:val="00497432"/>
    <w:rsid w:val="004A1045"/>
    <w:rsid w:val="004A1574"/>
    <w:rsid w:val="004A1B81"/>
    <w:rsid w:val="004A3CC6"/>
    <w:rsid w:val="004A4A6A"/>
    <w:rsid w:val="004A4D02"/>
    <w:rsid w:val="004A58E0"/>
    <w:rsid w:val="004A644E"/>
    <w:rsid w:val="004A678D"/>
    <w:rsid w:val="004A6C39"/>
    <w:rsid w:val="004A724B"/>
    <w:rsid w:val="004A7916"/>
    <w:rsid w:val="004B0864"/>
    <w:rsid w:val="004B09AC"/>
    <w:rsid w:val="004B0D1F"/>
    <w:rsid w:val="004B0D81"/>
    <w:rsid w:val="004B13F4"/>
    <w:rsid w:val="004B3816"/>
    <w:rsid w:val="004B3DE1"/>
    <w:rsid w:val="004B415B"/>
    <w:rsid w:val="004B5858"/>
    <w:rsid w:val="004B66CE"/>
    <w:rsid w:val="004B73E2"/>
    <w:rsid w:val="004B79A3"/>
    <w:rsid w:val="004C00FB"/>
    <w:rsid w:val="004C1254"/>
    <w:rsid w:val="004C1C63"/>
    <w:rsid w:val="004C3673"/>
    <w:rsid w:val="004C3812"/>
    <w:rsid w:val="004C4A15"/>
    <w:rsid w:val="004C4A44"/>
    <w:rsid w:val="004C541F"/>
    <w:rsid w:val="004C5634"/>
    <w:rsid w:val="004C5AF2"/>
    <w:rsid w:val="004C622B"/>
    <w:rsid w:val="004C72F3"/>
    <w:rsid w:val="004D01BE"/>
    <w:rsid w:val="004D1B5D"/>
    <w:rsid w:val="004D1CCC"/>
    <w:rsid w:val="004D3435"/>
    <w:rsid w:val="004D3E16"/>
    <w:rsid w:val="004D3F39"/>
    <w:rsid w:val="004D3FF0"/>
    <w:rsid w:val="004D4E17"/>
    <w:rsid w:val="004D5D70"/>
    <w:rsid w:val="004D783E"/>
    <w:rsid w:val="004E1404"/>
    <w:rsid w:val="004E2A0A"/>
    <w:rsid w:val="004E3161"/>
    <w:rsid w:val="004E4ACB"/>
    <w:rsid w:val="004E5151"/>
    <w:rsid w:val="004E54EE"/>
    <w:rsid w:val="004E5689"/>
    <w:rsid w:val="004E6EC4"/>
    <w:rsid w:val="004E742C"/>
    <w:rsid w:val="004E7B22"/>
    <w:rsid w:val="004F01EE"/>
    <w:rsid w:val="004F01FD"/>
    <w:rsid w:val="004F0B22"/>
    <w:rsid w:val="004F0E7D"/>
    <w:rsid w:val="004F1C65"/>
    <w:rsid w:val="004F243A"/>
    <w:rsid w:val="004F2BA6"/>
    <w:rsid w:val="004F6213"/>
    <w:rsid w:val="004F6D14"/>
    <w:rsid w:val="004F77E1"/>
    <w:rsid w:val="0050105E"/>
    <w:rsid w:val="00503E3F"/>
    <w:rsid w:val="005044DC"/>
    <w:rsid w:val="005050A2"/>
    <w:rsid w:val="00506E75"/>
    <w:rsid w:val="00512652"/>
    <w:rsid w:val="00513E1E"/>
    <w:rsid w:val="005159E7"/>
    <w:rsid w:val="00515DBD"/>
    <w:rsid w:val="00517430"/>
    <w:rsid w:val="0052084D"/>
    <w:rsid w:val="00520A97"/>
    <w:rsid w:val="00521D25"/>
    <w:rsid w:val="00522B4D"/>
    <w:rsid w:val="00522CFB"/>
    <w:rsid w:val="00523171"/>
    <w:rsid w:val="00524758"/>
    <w:rsid w:val="0052525D"/>
    <w:rsid w:val="005265C7"/>
    <w:rsid w:val="00527DB4"/>
    <w:rsid w:val="00530373"/>
    <w:rsid w:val="005306AF"/>
    <w:rsid w:val="00530F8C"/>
    <w:rsid w:val="00531387"/>
    <w:rsid w:val="00531A64"/>
    <w:rsid w:val="00531C7A"/>
    <w:rsid w:val="005338D1"/>
    <w:rsid w:val="00534B2A"/>
    <w:rsid w:val="0053635E"/>
    <w:rsid w:val="00536E8C"/>
    <w:rsid w:val="00537923"/>
    <w:rsid w:val="005379D5"/>
    <w:rsid w:val="00540800"/>
    <w:rsid w:val="00540D39"/>
    <w:rsid w:val="00542021"/>
    <w:rsid w:val="00542C45"/>
    <w:rsid w:val="00543A49"/>
    <w:rsid w:val="0054418A"/>
    <w:rsid w:val="005443B2"/>
    <w:rsid w:val="00546D06"/>
    <w:rsid w:val="00547FB4"/>
    <w:rsid w:val="00551415"/>
    <w:rsid w:val="005525C7"/>
    <w:rsid w:val="0055510D"/>
    <w:rsid w:val="00560567"/>
    <w:rsid w:val="005607FC"/>
    <w:rsid w:val="00561395"/>
    <w:rsid w:val="00561C85"/>
    <w:rsid w:val="00562839"/>
    <w:rsid w:val="005652AB"/>
    <w:rsid w:val="005665F1"/>
    <w:rsid w:val="005674F8"/>
    <w:rsid w:val="00567D4A"/>
    <w:rsid w:val="00567FC1"/>
    <w:rsid w:val="00570435"/>
    <w:rsid w:val="00570E20"/>
    <w:rsid w:val="00570E9E"/>
    <w:rsid w:val="00571BF7"/>
    <w:rsid w:val="00571C74"/>
    <w:rsid w:val="0057356B"/>
    <w:rsid w:val="00576334"/>
    <w:rsid w:val="00580A54"/>
    <w:rsid w:val="00580AB4"/>
    <w:rsid w:val="00580F24"/>
    <w:rsid w:val="00581644"/>
    <w:rsid w:val="00582529"/>
    <w:rsid w:val="005844C2"/>
    <w:rsid w:val="005848BD"/>
    <w:rsid w:val="00585524"/>
    <w:rsid w:val="00585D74"/>
    <w:rsid w:val="0058609A"/>
    <w:rsid w:val="00586FA0"/>
    <w:rsid w:val="005877D9"/>
    <w:rsid w:val="00587AF6"/>
    <w:rsid w:val="0059021F"/>
    <w:rsid w:val="00590348"/>
    <w:rsid w:val="00592781"/>
    <w:rsid w:val="005930C9"/>
    <w:rsid w:val="005930D4"/>
    <w:rsid w:val="00593E54"/>
    <w:rsid w:val="00594276"/>
    <w:rsid w:val="00594EF8"/>
    <w:rsid w:val="0059518A"/>
    <w:rsid w:val="00595265"/>
    <w:rsid w:val="00595CA9"/>
    <w:rsid w:val="005A11B5"/>
    <w:rsid w:val="005A132C"/>
    <w:rsid w:val="005A32D6"/>
    <w:rsid w:val="005A35E3"/>
    <w:rsid w:val="005A5DDC"/>
    <w:rsid w:val="005A61BD"/>
    <w:rsid w:val="005A6C5C"/>
    <w:rsid w:val="005A7437"/>
    <w:rsid w:val="005A7848"/>
    <w:rsid w:val="005B0F39"/>
    <w:rsid w:val="005B1F6A"/>
    <w:rsid w:val="005B2A17"/>
    <w:rsid w:val="005B5528"/>
    <w:rsid w:val="005B7290"/>
    <w:rsid w:val="005B78B3"/>
    <w:rsid w:val="005C08AC"/>
    <w:rsid w:val="005C183A"/>
    <w:rsid w:val="005C1E88"/>
    <w:rsid w:val="005C3297"/>
    <w:rsid w:val="005C347D"/>
    <w:rsid w:val="005C502B"/>
    <w:rsid w:val="005C5C8F"/>
    <w:rsid w:val="005C5F28"/>
    <w:rsid w:val="005C5F6B"/>
    <w:rsid w:val="005C6205"/>
    <w:rsid w:val="005C752E"/>
    <w:rsid w:val="005C79A9"/>
    <w:rsid w:val="005D0158"/>
    <w:rsid w:val="005D0498"/>
    <w:rsid w:val="005D158F"/>
    <w:rsid w:val="005D1938"/>
    <w:rsid w:val="005D1D72"/>
    <w:rsid w:val="005D243F"/>
    <w:rsid w:val="005D3762"/>
    <w:rsid w:val="005D438C"/>
    <w:rsid w:val="005D6B04"/>
    <w:rsid w:val="005D6B2D"/>
    <w:rsid w:val="005D7969"/>
    <w:rsid w:val="005E087A"/>
    <w:rsid w:val="005E12FE"/>
    <w:rsid w:val="005E2A05"/>
    <w:rsid w:val="005E3DBF"/>
    <w:rsid w:val="005E4A5B"/>
    <w:rsid w:val="005E6092"/>
    <w:rsid w:val="005E717F"/>
    <w:rsid w:val="005E764D"/>
    <w:rsid w:val="005F130A"/>
    <w:rsid w:val="005F1D7C"/>
    <w:rsid w:val="005F3546"/>
    <w:rsid w:val="005F395A"/>
    <w:rsid w:val="005F7509"/>
    <w:rsid w:val="00600021"/>
    <w:rsid w:val="00600563"/>
    <w:rsid w:val="0060093A"/>
    <w:rsid w:val="00601617"/>
    <w:rsid w:val="00602B46"/>
    <w:rsid w:val="006031E9"/>
    <w:rsid w:val="0060350C"/>
    <w:rsid w:val="00604054"/>
    <w:rsid w:val="00604110"/>
    <w:rsid w:val="00607C5B"/>
    <w:rsid w:val="0061104E"/>
    <w:rsid w:val="006110F1"/>
    <w:rsid w:val="0061396E"/>
    <w:rsid w:val="00614D40"/>
    <w:rsid w:val="00615EB1"/>
    <w:rsid w:val="00616846"/>
    <w:rsid w:val="00616F56"/>
    <w:rsid w:val="00621FAC"/>
    <w:rsid w:val="00621FCD"/>
    <w:rsid w:val="00622219"/>
    <w:rsid w:val="00624D66"/>
    <w:rsid w:val="00627F99"/>
    <w:rsid w:val="00633355"/>
    <w:rsid w:val="00636859"/>
    <w:rsid w:val="006406A0"/>
    <w:rsid w:val="00640856"/>
    <w:rsid w:val="00640A68"/>
    <w:rsid w:val="00640A96"/>
    <w:rsid w:val="00640E7A"/>
    <w:rsid w:val="00641474"/>
    <w:rsid w:val="006428F1"/>
    <w:rsid w:val="00643C80"/>
    <w:rsid w:val="00643E68"/>
    <w:rsid w:val="006447B4"/>
    <w:rsid w:val="00645329"/>
    <w:rsid w:val="00645EA4"/>
    <w:rsid w:val="00647A3C"/>
    <w:rsid w:val="00654045"/>
    <w:rsid w:val="0065551C"/>
    <w:rsid w:val="0065588A"/>
    <w:rsid w:val="00655BBD"/>
    <w:rsid w:val="00655D08"/>
    <w:rsid w:val="00656819"/>
    <w:rsid w:val="006571D9"/>
    <w:rsid w:val="00657701"/>
    <w:rsid w:val="00657B8B"/>
    <w:rsid w:val="0066017F"/>
    <w:rsid w:val="006604F1"/>
    <w:rsid w:val="006610AC"/>
    <w:rsid w:val="00662ADB"/>
    <w:rsid w:val="00665793"/>
    <w:rsid w:val="00665901"/>
    <w:rsid w:val="00665ACF"/>
    <w:rsid w:val="00667038"/>
    <w:rsid w:val="00667F20"/>
    <w:rsid w:val="00667F25"/>
    <w:rsid w:val="00672B81"/>
    <w:rsid w:val="0067554A"/>
    <w:rsid w:val="0067564B"/>
    <w:rsid w:val="00675794"/>
    <w:rsid w:val="00677156"/>
    <w:rsid w:val="00680747"/>
    <w:rsid w:val="00680A67"/>
    <w:rsid w:val="00680B22"/>
    <w:rsid w:val="00680C5F"/>
    <w:rsid w:val="00680CEB"/>
    <w:rsid w:val="006816E1"/>
    <w:rsid w:val="00682498"/>
    <w:rsid w:val="0068337D"/>
    <w:rsid w:val="00683C51"/>
    <w:rsid w:val="00683EEB"/>
    <w:rsid w:val="00685637"/>
    <w:rsid w:val="00686199"/>
    <w:rsid w:val="00686241"/>
    <w:rsid w:val="0069010E"/>
    <w:rsid w:val="006904EE"/>
    <w:rsid w:val="006907D5"/>
    <w:rsid w:val="00692DD1"/>
    <w:rsid w:val="00692EDB"/>
    <w:rsid w:val="00693FAF"/>
    <w:rsid w:val="00694AC6"/>
    <w:rsid w:val="00695762"/>
    <w:rsid w:val="00695A2C"/>
    <w:rsid w:val="00696446"/>
    <w:rsid w:val="00697C80"/>
    <w:rsid w:val="006A00EA"/>
    <w:rsid w:val="006A1AEB"/>
    <w:rsid w:val="006A300F"/>
    <w:rsid w:val="006A3014"/>
    <w:rsid w:val="006A3322"/>
    <w:rsid w:val="006A35F5"/>
    <w:rsid w:val="006A37EE"/>
    <w:rsid w:val="006A5CD8"/>
    <w:rsid w:val="006A627B"/>
    <w:rsid w:val="006A6924"/>
    <w:rsid w:val="006A6B66"/>
    <w:rsid w:val="006A7A07"/>
    <w:rsid w:val="006B12FB"/>
    <w:rsid w:val="006B1CBB"/>
    <w:rsid w:val="006B30F3"/>
    <w:rsid w:val="006B44AA"/>
    <w:rsid w:val="006B48AA"/>
    <w:rsid w:val="006B56E8"/>
    <w:rsid w:val="006B5FEA"/>
    <w:rsid w:val="006B60F7"/>
    <w:rsid w:val="006B7433"/>
    <w:rsid w:val="006B7825"/>
    <w:rsid w:val="006B7867"/>
    <w:rsid w:val="006C0399"/>
    <w:rsid w:val="006C05B9"/>
    <w:rsid w:val="006C6CF3"/>
    <w:rsid w:val="006C72E0"/>
    <w:rsid w:val="006D050B"/>
    <w:rsid w:val="006D0B7E"/>
    <w:rsid w:val="006D1827"/>
    <w:rsid w:val="006D264F"/>
    <w:rsid w:val="006E01E6"/>
    <w:rsid w:val="006E04D8"/>
    <w:rsid w:val="006E1A36"/>
    <w:rsid w:val="006E1C14"/>
    <w:rsid w:val="006E2268"/>
    <w:rsid w:val="006E25DC"/>
    <w:rsid w:val="006E379F"/>
    <w:rsid w:val="006E4B5C"/>
    <w:rsid w:val="006E4CDA"/>
    <w:rsid w:val="006E5458"/>
    <w:rsid w:val="006E5E0F"/>
    <w:rsid w:val="006E6171"/>
    <w:rsid w:val="006E6253"/>
    <w:rsid w:val="006E6D1A"/>
    <w:rsid w:val="006E7A67"/>
    <w:rsid w:val="006E7CC9"/>
    <w:rsid w:val="006E7F79"/>
    <w:rsid w:val="006F0ADD"/>
    <w:rsid w:val="006F0EE2"/>
    <w:rsid w:val="006F11A6"/>
    <w:rsid w:val="006F1A91"/>
    <w:rsid w:val="006F1EAD"/>
    <w:rsid w:val="006F2A42"/>
    <w:rsid w:val="006F39C7"/>
    <w:rsid w:val="006F4533"/>
    <w:rsid w:val="006F6CED"/>
    <w:rsid w:val="006F7829"/>
    <w:rsid w:val="006F78CE"/>
    <w:rsid w:val="0070125C"/>
    <w:rsid w:val="0070283E"/>
    <w:rsid w:val="00702D95"/>
    <w:rsid w:val="00702F9D"/>
    <w:rsid w:val="007060DC"/>
    <w:rsid w:val="0070665A"/>
    <w:rsid w:val="00706B80"/>
    <w:rsid w:val="00707F50"/>
    <w:rsid w:val="00712E08"/>
    <w:rsid w:val="00713291"/>
    <w:rsid w:val="007145F1"/>
    <w:rsid w:val="007160A6"/>
    <w:rsid w:val="00716906"/>
    <w:rsid w:val="00720586"/>
    <w:rsid w:val="007206A9"/>
    <w:rsid w:val="00720A87"/>
    <w:rsid w:val="00721094"/>
    <w:rsid w:val="00721722"/>
    <w:rsid w:val="007218F1"/>
    <w:rsid w:val="007234BF"/>
    <w:rsid w:val="007254F9"/>
    <w:rsid w:val="00727254"/>
    <w:rsid w:val="00727D05"/>
    <w:rsid w:val="0073059B"/>
    <w:rsid w:val="0073484C"/>
    <w:rsid w:val="00734E50"/>
    <w:rsid w:val="00735E32"/>
    <w:rsid w:val="00736414"/>
    <w:rsid w:val="00736E3F"/>
    <w:rsid w:val="00740ADA"/>
    <w:rsid w:val="007424D2"/>
    <w:rsid w:val="007428F8"/>
    <w:rsid w:val="0074307D"/>
    <w:rsid w:val="007438A6"/>
    <w:rsid w:val="00745772"/>
    <w:rsid w:val="007468F3"/>
    <w:rsid w:val="00746900"/>
    <w:rsid w:val="0074700E"/>
    <w:rsid w:val="00750814"/>
    <w:rsid w:val="00750F01"/>
    <w:rsid w:val="0075222A"/>
    <w:rsid w:val="00752C60"/>
    <w:rsid w:val="007551FC"/>
    <w:rsid w:val="00755B83"/>
    <w:rsid w:val="00757737"/>
    <w:rsid w:val="00757B21"/>
    <w:rsid w:val="007609B9"/>
    <w:rsid w:val="00762BD6"/>
    <w:rsid w:val="00763AC4"/>
    <w:rsid w:val="00763CE2"/>
    <w:rsid w:val="00764D6C"/>
    <w:rsid w:val="0076516B"/>
    <w:rsid w:val="00765945"/>
    <w:rsid w:val="00766957"/>
    <w:rsid w:val="007678A9"/>
    <w:rsid w:val="007679D1"/>
    <w:rsid w:val="00772875"/>
    <w:rsid w:val="00773808"/>
    <w:rsid w:val="00773D90"/>
    <w:rsid w:val="00773F54"/>
    <w:rsid w:val="0077607A"/>
    <w:rsid w:val="00776A01"/>
    <w:rsid w:val="00777AC8"/>
    <w:rsid w:val="0078161F"/>
    <w:rsid w:val="00781705"/>
    <w:rsid w:val="007822FB"/>
    <w:rsid w:val="00786F20"/>
    <w:rsid w:val="007878A4"/>
    <w:rsid w:val="00787B97"/>
    <w:rsid w:val="007902D5"/>
    <w:rsid w:val="00790B58"/>
    <w:rsid w:val="007929E4"/>
    <w:rsid w:val="007930F7"/>
    <w:rsid w:val="00793BBA"/>
    <w:rsid w:val="00793FF6"/>
    <w:rsid w:val="007952F9"/>
    <w:rsid w:val="00796DD8"/>
    <w:rsid w:val="0079787A"/>
    <w:rsid w:val="007A0CA8"/>
    <w:rsid w:val="007A17D3"/>
    <w:rsid w:val="007A2941"/>
    <w:rsid w:val="007A2AC1"/>
    <w:rsid w:val="007A2ED2"/>
    <w:rsid w:val="007A40A5"/>
    <w:rsid w:val="007A40F8"/>
    <w:rsid w:val="007A52D7"/>
    <w:rsid w:val="007A5A51"/>
    <w:rsid w:val="007A5C20"/>
    <w:rsid w:val="007A657E"/>
    <w:rsid w:val="007A66ED"/>
    <w:rsid w:val="007A79DB"/>
    <w:rsid w:val="007B0574"/>
    <w:rsid w:val="007B18E6"/>
    <w:rsid w:val="007B20BC"/>
    <w:rsid w:val="007B3E3C"/>
    <w:rsid w:val="007B51C2"/>
    <w:rsid w:val="007B600F"/>
    <w:rsid w:val="007B64C6"/>
    <w:rsid w:val="007B6EEC"/>
    <w:rsid w:val="007B7FD3"/>
    <w:rsid w:val="007C0615"/>
    <w:rsid w:val="007C1B09"/>
    <w:rsid w:val="007C2919"/>
    <w:rsid w:val="007C3ABD"/>
    <w:rsid w:val="007C3C56"/>
    <w:rsid w:val="007C4129"/>
    <w:rsid w:val="007C4182"/>
    <w:rsid w:val="007C4766"/>
    <w:rsid w:val="007C4E15"/>
    <w:rsid w:val="007C4E2B"/>
    <w:rsid w:val="007C55A2"/>
    <w:rsid w:val="007C5785"/>
    <w:rsid w:val="007C73C6"/>
    <w:rsid w:val="007C7885"/>
    <w:rsid w:val="007D083F"/>
    <w:rsid w:val="007D1A54"/>
    <w:rsid w:val="007D2643"/>
    <w:rsid w:val="007D31F7"/>
    <w:rsid w:val="007D69BC"/>
    <w:rsid w:val="007D7020"/>
    <w:rsid w:val="007D7D0F"/>
    <w:rsid w:val="007E1158"/>
    <w:rsid w:val="007E6C0A"/>
    <w:rsid w:val="007F11A3"/>
    <w:rsid w:val="007F1524"/>
    <w:rsid w:val="007F1A32"/>
    <w:rsid w:val="007F1AAD"/>
    <w:rsid w:val="007F4430"/>
    <w:rsid w:val="007F4C9A"/>
    <w:rsid w:val="007F56E6"/>
    <w:rsid w:val="007F5986"/>
    <w:rsid w:val="007F6B2B"/>
    <w:rsid w:val="007F6CFF"/>
    <w:rsid w:val="007F7FEC"/>
    <w:rsid w:val="0080099D"/>
    <w:rsid w:val="008009A5"/>
    <w:rsid w:val="00800C39"/>
    <w:rsid w:val="0080299A"/>
    <w:rsid w:val="008034BD"/>
    <w:rsid w:val="00803D6F"/>
    <w:rsid w:val="00803E6D"/>
    <w:rsid w:val="00804EC2"/>
    <w:rsid w:val="0080599A"/>
    <w:rsid w:val="00805F1D"/>
    <w:rsid w:val="00806B45"/>
    <w:rsid w:val="00810DAC"/>
    <w:rsid w:val="0081255C"/>
    <w:rsid w:val="0081343B"/>
    <w:rsid w:val="0081450E"/>
    <w:rsid w:val="00820228"/>
    <w:rsid w:val="00821D24"/>
    <w:rsid w:val="0082380A"/>
    <w:rsid w:val="00824FBA"/>
    <w:rsid w:val="00830A84"/>
    <w:rsid w:val="00830B50"/>
    <w:rsid w:val="00831444"/>
    <w:rsid w:val="00833C9E"/>
    <w:rsid w:val="008343CE"/>
    <w:rsid w:val="00834822"/>
    <w:rsid w:val="0083524C"/>
    <w:rsid w:val="00836A52"/>
    <w:rsid w:val="00836BFA"/>
    <w:rsid w:val="00840355"/>
    <w:rsid w:val="00840BAD"/>
    <w:rsid w:val="00840BAF"/>
    <w:rsid w:val="00840FED"/>
    <w:rsid w:val="00841516"/>
    <w:rsid w:val="008428D4"/>
    <w:rsid w:val="00842B4D"/>
    <w:rsid w:val="00843371"/>
    <w:rsid w:val="00843470"/>
    <w:rsid w:val="00843EE0"/>
    <w:rsid w:val="0084413B"/>
    <w:rsid w:val="008479B6"/>
    <w:rsid w:val="00847C1F"/>
    <w:rsid w:val="0085085B"/>
    <w:rsid w:val="00850D5E"/>
    <w:rsid w:val="0085189B"/>
    <w:rsid w:val="00853347"/>
    <w:rsid w:val="0085353E"/>
    <w:rsid w:val="00854151"/>
    <w:rsid w:val="00854AB9"/>
    <w:rsid w:val="00855EB3"/>
    <w:rsid w:val="00856133"/>
    <w:rsid w:val="00857ADA"/>
    <w:rsid w:val="00860903"/>
    <w:rsid w:val="0086160D"/>
    <w:rsid w:val="00862016"/>
    <w:rsid w:val="00863558"/>
    <w:rsid w:val="0086359A"/>
    <w:rsid w:val="00863DCC"/>
    <w:rsid w:val="008640B1"/>
    <w:rsid w:val="00864613"/>
    <w:rsid w:val="00866C46"/>
    <w:rsid w:val="00867B72"/>
    <w:rsid w:val="00871C08"/>
    <w:rsid w:val="00873650"/>
    <w:rsid w:val="00874402"/>
    <w:rsid w:val="00874719"/>
    <w:rsid w:val="008749A7"/>
    <w:rsid w:val="00876048"/>
    <w:rsid w:val="008764FE"/>
    <w:rsid w:val="0088130A"/>
    <w:rsid w:val="00882D41"/>
    <w:rsid w:val="00882D4E"/>
    <w:rsid w:val="00883A53"/>
    <w:rsid w:val="00883B5C"/>
    <w:rsid w:val="00883BE1"/>
    <w:rsid w:val="008849E2"/>
    <w:rsid w:val="008854EA"/>
    <w:rsid w:val="008857EC"/>
    <w:rsid w:val="00891B63"/>
    <w:rsid w:val="00893E76"/>
    <w:rsid w:val="00895F77"/>
    <w:rsid w:val="0089693E"/>
    <w:rsid w:val="00896BA6"/>
    <w:rsid w:val="00896E97"/>
    <w:rsid w:val="008A26C1"/>
    <w:rsid w:val="008A2C1A"/>
    <w:rsid w:val="008A4856"/>
    <w:rsid w:val="008A5964"/>
    <w:rsid w:val="008A6E65"/>
    <w:rsid w:val="008A776C"/>
    <w:rsid w:val="008A7A7A"/>
    <w:rsid w:val="008B0A9D"/>
    <w:rsid w:val="008B1914"/>
    <w:rsid w:val="008B1A7F"/>
    <w:rsid w:val="008B2B3A"/>
    <w:rsid w:val="008B31EA"/>
    <w:rsid w:val="008B4828"/>
    <w:rsid w:val="008B66AB"/>
    <w:rsid w:val="008B7096"/>
    <w:rsid w:val="008B7891"/>
    <w:rsid w:val="008B7C27"/>
    <w:rsid w:val="008C1880"/>
    <w:rsid w:val="008C26D7"/>
    <w:rsid w:val="008C2AC8"/>
    <w:rsid w:val="008C2C5C"/>
    <w:rsid w:val="008C2FA3"/>
    <w:rsid w:val="008C33DE"/>
    <w:rsid w:val="008C3E83"/>
    <w:rsid w:val="008C412C"/>
    <w:rsid w:val="008C5823"/>
    <w:rsid w:val="008C6AF8"/>
    <w:rsid w:val="008C7B16"/>
    <w:rsid w:val="008C7CE4"/>
    <w:rsid w:val="008D0675"/>
    <w:rsid w:val="008D1217"/>
    <w:rsid w:val="008D22F0"/>
    <w:rsid w:val="008D22F4"/>
    <w:rsid w:val="008D22FD"/>
    <w:rsid w:val="008D27CF"/>
    <w:rsid w:val="008D3BF4"/>
    <w:rsid w:val="008D3FB5"/>
    <w:rsid w:val="008D671F"/>
    <w:rsid w:val="008E19DD"/>
    <w:rsid w:val="008E367A"/>
    <w:rsid w:val="008E3C22"/>
    <w:rsid w:val="008E49B1"/>
    <w:rsid w:val="008E6D59"/>
    <w:rsid w:val="008E7226"/>
    <w:rsid w:val="008F0F64"/>
    <w:rsid w:val="008F1B53"/>
    <w:rsid w:val="008F292B"/>
    <w:rsid w:val="008F307C"/>
    <w:rsid w:val="008F494E"/>
    <w:rsid w:val="008F5A53"/>
    <w:rsid w:val="008F7076"/>
    <w:rsid w:val="00901606"/>
    <w:rsid w:val="00901AEA"/>
    <w:rsid w:val="009020FF"/>
    <w:rsid w:val="00903ABE"/>
    <w:rsid w:val="00904317"/>
    <w:rsid w:val="00904E89"/>
    <w:rsid w:val="00910A7F"/>
    <w:rsid w:val="009115C2"/>
    <w:rsid w:val="00912E06"/>
    <w:rsid w:val="00913BF0"/>
    <w:rsid w:val="00913D5D"/>
    <w:rsid w:val="00913F9B"/>
    <w:rsid w:val="009159E1"/>
    <w:rsid w:val="00915A2A"/>
    <w:rsid w:val="00916DBF"/>
    <w:rsid w:val="00920390"/>
    <w:rsid w:val="00920C07"/>
    <w:rsid w:val="009210FA"/>
    <w:rsid w:val="00921F93"/>
    <w:rsid w:val="009229B7"/>
    <w:rsid w:val="00924FF2"/>
    <w:rsid w:val="00925262"/>
    <w:rsid w:val="009259A6"/>
    <w:rsid w:val="00927E9B"/>
    <w:rsid w:val="009303E1"/>
    <w:rsid w:val="00931C64"/>
    <w:rsid w:val="00932939"/>
    <w:rsid w:val="009333D3"/>
    <w:rsid w:val="009336A4"/>
    <w:rsid w:val="00933B45"/>
    <w:rsid w:val="0093780A"/>
    <w:rsid w:val="00940FF3"/>
    <w:rsid w:val="0094101C"/>
    <w:rsid w:val="009412D7"/>
    <w:rsid w:val="00942E2B"/>
    <w:rsid w:val="00942F0C"/>
    <w:rsid w:val="00943487"/>
    <w:rsid w:val="00945455"/>
    <w:rsid w:val="009454D8"/>
    <w:rsid w:val="009457C6"/>
    <w:rsid w:val="0094646A"/>
    <w:rsid w:val="009469D6"/>
    <w:rsid w:val="009473CC"/>
    <w:rsid w:val="009474A0"/>
    <w:rsid w:val="00950037"/>
    <w:rsid w:val="009506C2"/>
    <w:rsid w:val="009515EA"/>
    <w:rsid w:val="009525E7"/>
    <w:rsid w:val="00952AB7"/>
    <w:rsid w:val="00952D3B"/>
    <w:rsid w:val="009536A3"/>
    <w:rsid w:val="00956277"/>
    <w:rsid w:val="00956E56"/>
    <w:rsid w:val="0095723D"/>
    <w:rsid w:val="009579A0"/>
    <w:rsid w:val="009603EB"/>
    <w:rsid w:val="00960D26"/>
    <w:rsid w:val="00961114"/>
    <w:rsid w:val="009621BD"/>
    <w:rsid w:val="009670D6"/>
    <w:rsid w:val="00970475"/>
    <w:rsid w:val="00973BA2"/>
    <w:rsid w:val="00974204"/>
    <w:rsid w:val="00977AD5"/>
    <w:rsid w:val="00977BBE"/>
    <w:rsid w:val="00980292"/>
    <w:rsid w:val="009809E5"/>
    <w:rsid w:val="00980A34"/>
    <w:rsid w:val="009810F7"/>
    <w:rsid w:val="00981C3E"/>
    <w:rsid w:val="00982A65"/>
    <w:rsid w:val="00982E75"/>
    <w:rsid w:val="0098632D"/>
    <w:rsid w:val="00986CC8"/>
    <w:rsid w:val="00986E2D"/>
    <w:rsid w:val="009873E0"/>
    <w:rsid w:val="0099114C"/>
    <w:rsid w:val="0099243C"/>
    <w:rsid w:val="00992CAB"/>
    <w:rsid w:val="009938F5"/>
    <w:rsid w:val="00993CE4"/>
    <w:rsid w:val="00993F13"/>
    <w:rsid w:val="009941DA"/>
    <w:rsid w:val="00994C61"/>
    <w:rsid w:val="00994D88"/>
    <w:rsid w:val="0099552B"/>
    <w:rsid w:val="00995CBE"/>
    <w:rsid w:val="00996333"/>
    <w:rsid w:val="00997089"/>
    <w:rsid w:val="00997415"/>
    <w:rsid w:val="009A11C9"/>
    <w:rsid w:val="009A1E8D"/>
    <w:rsid w:val="009A2847"/>
    <w:rsid w:val="009A322E"/>
    <w:rsid w:val="009A4A9C"/>
    <w:rsid w:val="009A5E14"/>
    <w:rsid w:val="009A6C91"/>
    <w:rsid w:val="009B0170"/>
    <w:rsid w:val="009B09A3"/>
    <w:rsid w:val="009B10C1"/>
    <w:rsid w:val="009B1755"/>
    <w:rsid w:val="009B1ECD"/>
    <w:rsid w:val="009B213C"/>
    <w:rsid w:val="009B347A"/>
    <w:rsid w:val="009B44B5"/>
    <w:rsid w:val="009B6DA6"/>
    <w:rsid w:val="009C10ED"/>
    <w:rsid w:val="009C131A"/>
    <w:rsid w:val="009C228C"/>
    <w:rsid w:val="009C2E36"/>
    <w:rsid w:val="009C30F0"/>
    <w:rsid w:val="009C3C7C"/>
    <w:rsid w:val="009C4954"/>
    <w:rsid w:val="009C7CA9"/>
    <w:rsid w:val="009D09A1"/>
    <w:rsid w:val="009D0B82"/>
    <w:rsid w:val="009D3380"/>
    <w:rsid w:val="009D5099"/>
    <w:rsid w:val="009D523A"/>
    <w:rsid w:val="009D562E"/>
    <w:rsid w:val="009D5798"/>
    <w:rsid w:val="009D7176"/>
    <w:rsid w:val="009D77F8"/>
    <w:rsid w:val="009E14B5"/>
    <w:rsid w:val="009E1C0E"/>
    <w:rsid w:val="009E1F7C"/>
    <w:rsid w:val="009E21BE"/>
    <w:rsid w:val="009E2F88"/>
    <w:rsid w:val="009E3E0A"/>
    <w:rsid w:val="009E42A0"/>
    <w:rsid w:val="009E69D9"/>
    <w:rsid w:val="009E6F91"/>
    <w:rsid w:val="009E7D0C"/>
    <w:rsid w:val="009F077B"/>
    <w:rsid w:val="009F1743"/>
    <w:rsid w:val="009F1D8B"/>
    <w:rsid w:val="009F2D41"/>
    <w:rsid w:val="009F4377"/>
    <w:rsid w:val="009F44EF"/>
    <w:rsid w:val="009F7A0B"/>
    <w:rsid w:val="009F7CA1"/>
    <w:rsid w:val="00A00890"/>
    <w:rsid w:val="00A02880"/>
    <w:rsid w:val="00A02952"/>
    <w:rsid w:val="00A0348C"/>
    <w:rsid w:val="00A039EA"/>
    <w:rsid w:val="00A04D2B"/>
    <w:rsid w:val="00A06858"/>
    <w:rsid w:val="00A071FA"/>
    <w:rsid w:val="00A0740B"/>
    <w:rsid w:val="00A075E5"/>
    <w:rsid w:val="00A11232"/>
    <w:rsid w:val="00A116A8"/>
    <w:rsid w:val="00A120DF"/>
    <w:rsid w:val="00A12F45"/>
    <w:rsid w:val="00A13A5C"/>
    <w:rsid w:val="00A14C58"/>
    <w:rsid w:val="00A1685A"/>
    <w:rsid w:val="00A173DF"/>
    <w:rsid w:val="00A17C41"/>
    <w:rsid w:val="00A17ED4"/>
    <w:rsid w:val="00A20520"/>
    <w:rsid w:val="00A205BA"/>
    <w:rsid w:val="00A214D8"/>
    <w:rsid w:val="00A3001D"/>
    <w:rsid w:val="00A31822"/>
    <w:rsid w:val="00A330EE"/>
    <w:rsid w:val="00A33C07"/>
    <w:rsid w:val="00A367D6"/>
    <w:rsid w:val="00A37C9C"/>
    <w:rsid w:val="00A408B0"/>
    <w:rsid w:val="00A417E2"/>
    <w:rsid w:val="00A41F04"/>
    <w:rsid w:val="00A42CD7"/>
    <w:rsid w:val="00A43256"/>
    <w:rsid w:val="00A4343C"/>
    <w:rsid w:val="00A436A3"/>
    <w:rsid w:val="00A44683"/>
    <w:rsid w:val="00A45EEE"/>
    <w:rsid w:val="00A46AF6"/>
    <w:rsid w:val="00A548E6"/>
    <w:rsid w:val="00A54D2E"/>
    <w:rsid w:val="00A567B8"/>
    <w:rsid w:val="00A57CD5"/>
    <w:rsid w:val="00A61115"/>
    <w:rsid w:val="00A649C3"/>
    <w:rsid w:val="00A65F76"/>
    <w:rsid w:val="00A70449"/>
    <w:rsid w:val="00A72ABB"/>
    <w:rsid w:val="00A73AA2"/>
    <w:rsid w:val="00A7418F"/>
    <w:rsid w:val="00A7560F"/>
    <w:rsid w:val="00A75732"/>
    <w:rsid w:val="00A76401"/>
    <w:rsid w:val="00A76CC4"/>
    <w:rsid w:val="00A81337"/>
    <w:rsid w:val="00A82FDD"/>
    <w:rsid w:val="00A83532"/>
    <w:rsid w:val="00A85443"/>
    <w:rsid w:val="00A85608"/>
    <w:rsid w:val="00A864E0"/>
    <w:rsid w:val="00A872FD"/>
    <w:rsid w:val="00A877FC"/>
    <w:rsid w:val="00A87E91"/>
    <w:rsid w:val="00A90936"/>
    <w:rsid w:val="00A91938"/>
    <w:rsid w:val="00A93246"/>
    <w:rsid w:val="00A93CE0"/>
    <w:rsid w:val="00A9426C"/>
    <w:rsid w:val="00A945AB"/>
    <w:rsid w:val="00A95E85"/>
    <w:rsid w:val="00A96B5E"/>
    <w:rsid w:val="00A97E33"/>
    <w:rsid w:val="00AA0007"/>
    <w:rsid w:val="00AA08EE"/>
    <w:rsid w:val="00AA10C9"/>
    <w:rsid w:val="00AA197F"/>
    <w:rsid w:val="00AA1FA4"/>
    <w:rsid w:val="00AA5242"/>
    <w:rsid w:val="00AA5726"/>
    <w:rsid w:val="00AA6D94"/>
    <w:rsid w:val="00AA6EFC"/>
    <w:rsid w:val="00AB2202"/>
    <w:rsid w:val="00AB4234"/>
    <w:rsid w:val="00AB453A"/>
    <w:rsid w:val="00AB458D"/>
    <w:rsid w:val="00AB4E5D"/>
    <w:rsid w:val="00AB632B"/>
    <w:rsid w:val="00AB672A"/>
    <w:rsid w:val="00AB7326"/>
    <w:rsid w:val="00AB7877"/>
    <w:rsid w:val="00AB7CF7"/>
    <w:rsid w:val="00AC0B36"/>
    <w:rsid w:val="00AC180B"/>
    <w:rsid w:val="00AC2D93"/>
    <w:rsid w:val="00AC3336"/>
    <w:rsid w:val="00AC6543"/>
    <w:rsid w:val="00AC72A8"/>
    <w:rsid w:val="00AD0B06"/>
    <w:rsid w:val="00AD15F9"/>
    <w:rsid w:val="00AD1CF6"/>
    <w:rsid w:val="00AD21FC"/>
    <w:rsid w:val="00AD2E54"/>
    <w:rsid w:val="00AD3900"/>
    <w:rsid w:val="00AD39CA"/>
    <w:rsid w:val="00AD4851"/>
    <w:rsid w:val="00AD59EF"/>
    <w:rsid w:val="00AD5E5B"/>
    <w:rsid w:val="00AD6F80"/>
    <w:rsid w:val="00AD78F5"/>
    <w:rsid w:val="00AE1D9A"/>
    <w:rsid w:val="00AE3B3B"/>
    <w:rsid w:val="00AE47CC"/>
    <w:rsid w:val="00AE5C7A"/>
    <w:rsid w:val="00AE66BA"/>
    <w:rsid w:val="00AE6C22"/>
    <w:rsid w:val="00AE76E2"/>
    <w:rsid w:val="00AF2CBE"/>
    <w:rsid w:val="00AF32B6"/>
    <w:rsid w:val="00AF4AED"/>
    <w:rsid w:val="00AF62E7"/>
    <w:rsid w:val="00B00C0C"/>
    <w:rsid w:val="00B02492"/>
    <w:rsid w:val="00B04134"/>
    <w:rsid w:val="00B042A2"/>
    <w:rsid w:val="00B04CAA"/>
    <w:rsid w:val="00B05A00"/>
    <w:rsid w:val="00B068C0"/>
    <w:rsid w:val="00B0730A"/>
    <w:rsid w:val="00B11B13"/>
    <w:rsid w:val="00B13579"/>
    <w:rsid w:val="00B135D4"/>
    <w:rsid w:val="00B1363E"/>
    <w:rsid w:val="00B14AC6"/>
    <w:rsid w:val="00B15626"/>
    <w:rsid w:val="00B156B9"/>
    <w:rsid w:val="00B15725"/>
    <w:rsid w:val="00B166B4"/>
    <w:rsid w:val="00B17359"/>
    <w:rsid w:val="00B213E6"/>
    <w:rsid w:val="00B21CF5"/>
    <w:rsid w:val="00B2234B"/>
    <w:rsid w:val="00B22BF8"/>
    <w:rsid w:val="00B23249"/>
    <w:rsid w:val="00B233A8"/>
    <w:rsid w:val="00B25610"/>
    <w:rsid w:val="00B264C6"/>
    <w:rsid w:val="00B279E1"/>
    <w:rsid w:val="00B27B21"/>
    <w:rsid w:val="00B30B4C"/>
    <w:rsid w:val="00B310FA"/>
    <w:rsid w:val="00B313EB"/>
    <w:rsid w:val="00B3295A"/>
    <w:rsid w:val="00B32A0A"/>
    <w:rsid w:val="00B3393F"/>
    <w:rsid w:val="00B33968"/>
    <w:rsid w:val="00B33B9B"/>
    <w:rsid w:val="00B33F14"/>
    <w:rsid w:val="00B365A3"/>
    <w:rsid w:val="00B367C0"/>
    <w:rsid w:val="00B368B5"/>
    <w:rsid w:val="00B37344"/>
    <w:rsid w:val="00B3747F"/>
    <w:rsid w:val="00B37B88"/>
    <w:rsid w:val="00B4018E"/>
    <w:rsid w:val="00B403B1"/>
    <w:rsid w:val="00B44368"/>
    <w:rsid w:val="00B4539B"/>
    <w:rsid w:val="00B46183"/>
    <w:rsid w:val="00B47027"/>
    <w:rsid w:val="00B50DFE"/>
    <w:rsid w:val="00B5196D"/>
    <w:rsid w:val="00B520BD"/>
    <w:rsid w:val="00B522B4"/>
    <w:rsid w:val="00B5279B"/>
    <w:rsid w:val="00B52E57"/>
    <w:rsid w:val="00B53081"/>
    <w:rsid w:val="00B531A4"/>
    <w:rsid w:val="00B53FA2"/>
    <w:rsid w:val="00B54E62"/>
    <w:rsid w:val="00B55779"/>
    <w:rsid w:val="00B55F41"/>
    <w:rsid w:val="00B565CC"/>
    <w:rsid w:val="00B56778"/>
    <w:rsid w:val="00B57EA8"/>
    <w:rsid w:val="00B60394"/>
    <w:rsid w:val="00B60900"/>
    <w:rsid w:val="00B64014"/>
    <w:rsid w:val="00B65C26"/>
    <w:rsid w:val="00B65D20"/>
    <w:rsid w:val="00B70873"/>
    <w:rsid w:val="00B70A42"/>
    <w:rsid w:val="00B70D41"/>
    <w:rsid w:val="00B7386C"/>
    <w:rsid w:val="00B75F94"/>
    <w:rsid w:val="00B75FD0"/>
    <w:rsid w:val="00B76C42"/>
    <w:rsid w:val="00B76EAD"/>
    <w:rsid w:val="00B773E8"/>
    <w:rsid w:val="00B8012E"/>
    <w:rsid w:val="00B80CCC"/>
    <w:rsid w:val="00B813A2"/>
    <w:rsid w:val="00B81463"/>
    <w:rsid w:val="00B81BB3"/>
    <w:rsid w:val="00B81CD0"/>
    <w:rsid w:val="00B82283"/>
    <w:rsid w:val="00B8280A"/>
    <w:rsid w:val="00B84027"/>
    <w:rsid w:val="00B85098"/>
    <w:rsid w:val="00B850B7"/>
    <w:rsid w:val="00B85887"/>
    <w:rsid w:val="00B86CF7"/>
    <w:rsid w:val="00B86D2A"/>
    <w:rsid w:val="00B87AFE"/>
    <w:rsid w:val="00B87B80"/>
    <w:rsid w:val="00B87BF0"/>
    <w:rsid w:val="00B87FDF"/>
    <w:rsid w:val="00B90CA3"/>
    <w:rsid w:val="00B913F4"/>
    <w:rsid w:val="00B915E1"/>
    <w:rsid w:val="00B92B44"/>
    <w:rsid w:val="00B92BAD"/>
    <w:rsid w:val="00B93438"/>
    <w:rsid w:val="00B95E45"/>
    <w:rsid w:val="00B96708"/>
    <w:rsid w:val="00B9748E"/>
    <w:rsid w:val="00BA05F8"/>
    <w:rsid w:val="00BA070F"/>
    <w:rsid w:val="00BA1CFC"/>
    <w:rsid w:val="00BA2CC5"/>
    <w:rsid w:val="00BA3256"/>
    <w:rsid w:val="00BA36B9"/>
    <w:rsid w:val="00BA39C8"/>
    <w:rsid w:val="00BA5764"/>
    <w:rsid w:val="00BA5809"/>
    <w:rsid w:val="00BA5BEC"/>
    <w:rsid w:val="00BA5F59"/>
    <w:rsid w:val="00BA67BF"/>
    <w:rsid w:val="00BA6A60"/>
    <w:rsid w:val="00BA7B9C"/>
    <w:rsid w:val="00BB0F52"/>
    <w:rsid w:val="00BB155D"/>
    <w:rsid w:val="00BB1740"/>
    <w:rsid w:val="00BB2365"/>
    <w:rsid w:val="00BB2C43"/>
    <w:rsid w:val="00BB3336"/>
    <w:rsid w:val="00BB347D"/>
    <w:rsid w:val="00BB7113"/>
    <w:rsid w:val="00BC1349"/>
    <w:rsid w:val="00BC19A4"/>
    <w:rsid w:val="00BC2411"/>
    <w:rsid w:val="00BC3BC8"/>
    <w:rsid w:val="00BC3E58"/>
    <w:rsid w:val="00BC64D2"/>
    <w:rsid w:val="00BC6833"/>
    <w:rsid w:val="00BC6A9A"/>
    <w:rsid w:val="00BC7100"/>
    <w:rsid w:val="00BD2746"/>
    <w:rsid w:val="00BD2BF1"/>
    <w:rsid w:val="00BD31A8"/>
    <w:rsid w:val="00BD3A2B"/>
    <w:rsid w:val="00BD400E"/>
    <w:rsid w:val="00BD5060"/>
    <w:rsid w:val="00BD59AA"/>
    <w:rsid w:val="00BD648E"/>
    <w:rsid w:val="00BE220A"/>
    <w:rsid w:val="00BE28CA"/>
    <w:rsid w:val="00BE47F3"/>
    <w:rsid w:val="00BE6349"/>
    <w:rsid w:val="00BF06F2"/>
    <w:rsid w:val="00BF0CD1"/>
    <w:rsid w:val="00BF15BA"/>
    <w:rsid w:val="00BF1B17"/>
    <w:rsid w:val="00BF283A"/>
    <w:rsid w:val="00BF4918"/>
    <w:rsid w:val="00BF554A"/>
    <w:rsid w:val="00BF6923"/>
    <w:rsid w:val="00BF6CAB"/>
    <w:rsid w:val="00BF7086"/>
    <w:rsid w:val="00C006DE"/>
    <w:rsid w:val="00C0335D"/>
    <w:rsid w:val="00C034E9"/>
    <w:rsid w:val="00C0369C"/>
    <w:rsid w:val="00C04A53"/>
    <w:rsid w:val="00C058C2"/>
    <w:rsid w:val="00C05A71"/>
    <w:rsid w:val="00C066FF"/>
    <w:rsid w:val="00C10232"/>
    <w:rsid w:val="00C108C0"/>
    <w:rsid w:val="00C112B1"/>
    <w:rsid w:val="00C113CB"/>
    <w:rsid w:val="00C12ADF"/>
    <w:rsid w:val="00C12AFC"/>
    <w:rsid w:val="00C14567"/>
    <w:rsid w:val="00C2085A"/>
    <w:rsid w:val="00C22D9E"/>
    <w:rsid w:val="00C24084"/>
    <w:rsid w:val="00C2490C"/>
    <w:rsid w:val="00C25B8E"/>
    <w:rsid w:val="00C25EA7"/>
    <w:rsid w:val="00C26E60"/>
    <w:rsid w:val="00C276E2"/>
    <w:rsid w:val="00C309B0"/>
    <w:rsid w:val="00C30FAF"/>
    <w:rsid w:val="00C322B9"/>
    <w:rsid w:val="00C32E22"/>
    <w:rsid w:val="00C342B7"/>
    <w:rsid w:val="00C34F72"/>
    <w:rsid w:val="00C35435"/>
    <w:rsid w:val="00C403F7"/>
    <w:rsid w:val="00C416A1"/>
    <w:rsid w:val="00C41D5F"/>
    <w:rsid w:val="00C41E65"/>
    <w:rsid w:val="00C4285A"/>
    <w:rsid w:val="00C42BD6"/>
    <w:rsid w:val="00C45222"/>
    <w:rsid w:val="00C4622F"/>
    <w:rsid w:val="00C4792C"/>
    <w:rsid w:val="00C47E8F"/>
    <w:rsid w:val="00C50287"/>
    <w:rsid w:val="00C52589"/>
    <w:rsid w:val="00C526CE"/>
    <w:rsid w:val="00C5277B"/>
    <w:rsid w:val="00C52A3F"/>
    <w:rsid w:val="00C539E4"/>
    <w:rsid w:val="00C547F3"/>
    <w:rsid w:val="00C55EF8"/>
    <w:rsid w:val="00C56C1B"/>
    <w:rsid w:val="00C56FB3"/>
    <w:rsid w:val="00C61A98"/>
    <w:rsid w:val="00C62241"/>
    <w:rsid w:val="00C629F2"/>
    <w:rsid w:val="00C63246"/>
    <w:rsid w:val="00C6591C"/>
    <w:rsid w:val="00C65AB9"/>
    <w:rsid w:val="00C661B4"/>
    <w:rsid w:val="00C67C6F"/>
    <w:rsid w:val="00C71B69"/>
    <w:rsid w:val="00C71DAA"/>
    <w:rsid w:val="00C74E79"/>
    <w:rsid w:val="00C75EB9"/>
    <w:rsid w:val="00C77272"/>
    <w:rsid w:val="00C777CB"/>
    <w:rsid w:val="00C8029D"/>
    <w:rsid w:val="00C821E9"/>
    <w:rsid w:val="00C834A3"/>
    <w:rsid w:val="00C840D5"/>
    <w:rsid w:val="00C84429"/>
    <w:rsid w:val="00C84602"/>
    <w:rsid w:val="00C85446"/>
    <w:rsid w:val="00C85553"/>
    <w:rsid w:val="00C857E4"/>
    <w:rsid w:val="00C861A6"/>
    <w:rsid w:val="00C86252"/>
    <w:rsid w:val="00C86DFA"/>
    <w:rsid w:val="00C8718E"/>
    <w:rsid w:val="00C876C2"/>
    <w:rsid w:val="00C877FB"/>
    <w:rsid w:val="00C90539"/>
    <w:rsid w:val="00C92647"/>
    <w:rsid w:val="00C93B95"/>
    <w:rsid w:val="00C93C3E"/>
    <w:rsid w:val="00C93E24"/>
    <w:rsid w:val="00C9425F"/>
    <w:rsid w:val="00C943EE"/>
    <w:rsid w:val="00C94F93"/>
    <w:rsid w:val="00C9542B"/>
    <w:rsid w:val="00C95BB7"/>
    <w:rsid w:val="00C965EA"/>
    <w:rsid w:val="00C97A41"/>
    <w:rsid w:val="00CA0806"/>
    <w:rsid w:val="00CA08A9"/>
    <w:rsid w:val="00CA1250"/>
    <w:rsid w:val="00CA261E"/>
    <w:rsid w:val="00CA43DA"/>
    <w:rsid w:val="00CA4FC5"/>
    <w:rsid w:val="00CA7099"/>
    <w:rsid w:val="00CA7229"/>
    <w:rsid w:val="00CB1643"/>
    <w:rsid w:val="00CB1D42"/>
    <w:rsid w:val="00CB2D5D"/>
    <w:rsid w:val="00CB34B5"/>
    <w:rsid w:val="00CB4C42"/>
    <w:rsid w:val="00CB4CA6"/>
    <w:rsid w:val="00CB54D5"/>
    <w:rsid w:val="00CC0F43"/>
    <w:rsid w:val="00CC12B5"/>
    <w:rsid w:val="00CC2CCE"/>
    <w:rsid w:val="00CC449C"/>
    <w:rsid w:val="00CC47EC"/>
    <w:rsid w:val="00CC4E61"/>
    <w:rsid w:val="00CC54E8"/>
    <w:rsid w:val="00CC55B0"/>
    <w:rsid w:val="00CC5BAF"/>
    <w:rsid w:val="00CC5D18"/>
    <w:rsid w:val="00CC60FF"/>
    <w:rsid w:val="00CC7388"/>
    <w:rsid w:val="00CD0D0D"/>
    <w:rsid w:val="00CD2140"/>
    <w:rsid w:val="00CD2272"/>
    <w:rsid w:val="00CD22FA"/>
    <w:rsid w:val="00CD41F2"/>
    <w:rsid w:val="00CD422C"/>
    <w:rsid w:val="00CD61F7"/>
    <w:rsid w:val="00CD730D"/>
    <w:rsid w:val="00CD76A6"/>
    <w:rsid w:val="00CD7769"/>
    <w:rsid w:val="00CE23E9"/>
    <w:rsid w:val="00CE2F2A"/>
    <w:rsid w:val="00CE30C2"/>
    <w:rsid w:val="00CE3554"/>
    <w:rsid w:val="00CE3F22"/>
    <w:rsid w:val="00CE4E0B"/>
    <w:rsid w:val="00CE646E"/>
    <w:rsid w:val="00CE74AF"/>
    <w:rsid w:val="00CF0156"/>
    <w:rsid w:val="00CF05EB"/>
    <w:rsid w:val="00CF0DF9"/>
    <w:rsid w:val="00CF1B5C"/>
    <w:rsid w:val="00CF3E4A"/>
    <w:rsid w:val="00CF49DC"/>
    <w:rsid w:val="00CF4A21"/>
    <w:rsid w:val="00CF5E2D"/>
    <w:rsid w:val="00CF6062"/>
    <w:rsid w:val="00CF7F38"/>
    <w:rsid w:val="00D00B65"/>
    <w:rsid w:val="00D00DEF"/>
    <w:rsid w:val="00D01E42"/>
    <w:rsid w:val="00D026C6"/>
    <w:rsid w:val="00D031EC"/>
    <w:rsid w:val="00D0323F"/>
    <w:rsid w:val="00D044D5"/>
    <w:rsid w:val="00D05785"/>
    <w:rsid w:val="00D06524"/>
    <w:rsid w:val="00D06695"/>
    <w:rsid w:val="00D06F1B"/>
    <w:rsid w:val="00D07072"/>
    <w:rsid w:val="00D07A4C"/>
    <w:rsid w:val="00D1066D"/>
    <w:rsid w:val="00D10A28"/>
    <w:rsid w:val="00D11337"/>
    <w:rsid w:val="00D11699"/>
    <w:rsid w:val="00D116A7"/>
    <w:rsid w:val="00D11BB6"/>
    <w:rsid w:val="00D13219"/>
    <w:rsid w:val="00D1718C"/>
    <w:rsid w:val="00D17539"/>
    <w:rsid w:val="00D21616"/>
    <w:rsid w:val="00D226D1"/>
    <w:rsid w:val="00D277E9"/>
    <w:rsid w:val="00D3116B"/>
    <w:rsid w:val="00D3247A"/>
    <w:rsid w:val="00D34BFC"/>
    <w:rsid w:val="00D363E7"/>
    <w:rsid w:val="00D36834"/>
    <w:rsid w:val="00D40449"/>
    <w:rsid w:val="00D40B2D"/>
    <w:rsid w:val="00D45ACE"/>
    <w:rsid w:val="00D46B06"/>
    <w:rsid w:val="00D47AED"/>
    <w:rsid w:val="00D516B5"/>
    <w:rsid w:val="00D52507"/>
    <w:rsid w:val="00D52C17"/>
    <w:rsid w:val="00D52F8D"/>
    <w:rsid w:val="00D5354C"/>
    <w:rsid w:val="00D53A07"/>
    <w:rsid w:val="00D541F6"/>
    <w:rsid w:val="00D55F44"/>
    <w:rsid w:val="00D566D1"/>
    <w:rsid w:val="00D57078"/>
    <w:rsid w:val="00D576C4"/>
    <w:rsid w:val="00D602A0"/>
    <w:rsid w:val="00D60A77"/>
    <w:rsid w:val="00D61B48"/>
    <w:rsid w:val="00D62948"/>
    <w:rsid w:val="00D64C98"/>
    <w:rsid w:val="00D65396"/>
    <w:rsid w:val="00D65D0B"/>
    <w:rsid w:val="00D70821"/>
    <w:rsid w:val="00D7339B"/>
    <w:rsid w:val="00D73F10"/>
    <w:rsid w:val="00D73FCA"/>
    <w:rsid w:val="00D777F2"/>
    <w:rsid w:val="00D80A3E"/>
    <w:rsid w:val="00D815BF"/>
    <w:rsid w:val="00D81966"/>
    <w:rsid w:val="00D8276A"/>
    <w:rsid w:val="00D835E0"/>
    <w:rsid w:val="00D84B7F"/>
    <w:rsid w:val="00D85846"/>
    <w:rsid w:val="00D87342"/>
    <w:rsid w:val="00D877F6"/>
    <w:rsid w:val="00D91238"/>
    <w:rsid w:val="00D91F56"/>
    <w:rsid w:val="00D9323B"/>
    <w:rsid w:val="00D93A16"/>
    <w:rsid w:val="00D9432F"/>
    <w:rsid w:val="00D95E41"/>
    <w:rsid w:val="00D9695F"/>
    <w:rsid w:val="00D97254"/>
    <w:rsid w:val="00D97AB7"/>
    <w:rsid w:val="00DA0695"/>
    <w:rsid w:val="00DA1AAB"/>
    <w:rsid w:val="00DA27AC"/>
    <w:rsid w:val="00DA32CA"/>
    <w:rsid w:val="00DA3A2A"/>
    <w:rsid w:val="00DA3CAE"/>
    <w:rsid w:val="00DA3DE1"/>
    <w:rsid w:val="00DA4747"/>
    <w:rsid w:val="00DA54DC"/>
    <w:rsid w:val="00DA7AE3"/>
    <w:rsid w:val="00DB09FC"/>
    <w:rsid w:val="00DB0E5D"/>
    <w:rsid w:val="00DB0ED0"/>
    <w:rsid w:val="00DB29D9"/>
    <w:rsid w:val="00DB3F28"/>
    <w:rsid w:val="00DB4164"/>
    <w:rsid w:val="00DB5074"/>
    <w:rsid w:val="00DB67A4"/>
    <w:rsid w:val="00DB7B62"/>
    <w:rsid w:val="00DC049E"/>
    <w:rsid w:val="00DC16E6"/>
    <w:rsid w:val="00DC1DCE"/>
    <w:rsid w:val="00DC311F"/>
    <w:rsid w:val="00DC3A99"/>
    <w:rsid w:val="00DC700F"/>
    <w:rsid w:val="00DC7EA9"/>
    <w:rsid w:val="00DD01A3"/>
    <w:rsid w:val="00DD1F90"/>
    <w:rsid w:val="00DD2072"/>
    <w:rsid w:val="00DD20CD"/>
    <w:rsid w:val="00DD3BDD"/>
    <w:rsid w:val="00DD4F81"/>
    <w:rsid w:val="00DD5934"/>
    <w:rsid w:val="00DD69C5"/>
    <w:rsid w:val="00DD6D4A"/>
    <w:rsid w:val="00DD7558"/>
    <w:rsid w:val="00DD7736"/>
    <w:rsid w:val="00DD7B26"/>
    <w:rsid w:val="00DE0968"/>
    <w:rsid w:val="00DE0D5D"/>
    <w:rsid w:val="00DE16DB"/>
    <w:rsid w:val="00DE19BF"/>
    <w:rsid w:val="00DE37A2"/>
    <w:rsid w:val="00DE42B0"/>
    <w:rsid w:val="00DE4964"/>
    <w:rsid w:val="00DE5EC6"/>
    <w:rsid w:val="00DE6857"/>
    <w:rsid w:val="00DF0516"/>
    <w:rsid w:val="00DF1A6A"/>
    <w:rsid w:val="00DF20DA"/>
    <w:rsid w:val="00DF3C5A"/>
    <w:rsid w:val="00DF443E"/>
    <w:rsid w:val="00DF46EA"/>
    <w:rsid w:val="00DF4F07"/>
    <w:rsid w:val="00DF60E0"/>
    <w:rsid w:val="00E01FFB"/>
    <w:rsid w:val="00E020BB"/>
    <w:rsid w:val="00E0246D"/>
    <w:rsid w:val="00E02B0A"/>
    <w:rsid w:val="00E03B13"/>
    <w:rsid w:val="00E03CDA"/>
    <w:rsid w:val="00E04ADE"/>
    <w:rsid w:val="00E05AD2"/>
    <w:rsid w:val="00E05E08"/>
    <w:rsid w:val="00E06819"/>
    <w:rsid w:val="00E10212"/>
    <w:rsid w:val="00E10789"/>
    <w:rsid w:val="00E10FAD"/>
    <w:rsid w:val="00E11927"/>
    <w:rsid w:val="00E11A40"/>
    <w:rsid w:val="00E11E15"/>
    <w:rsid w:val="00E13CD0"/>
    <w:rsid w:val="00E15482"/>
    <w:rsid w:val="00E15BC8"/>
    <w:rsid w:val="00E15F63"/>
    <w:rsid w:val="00E16694"/>
    <w:rsid w:val="00E170F7"/>
    <w:rsid w:val="00E1766B"/>
    <w:rsid w:val="00E17ECD"/>
    <w:rsid w:val="00E20A4B"/>
    <w:rsid w:val="00E2220A"/>
    <w:rsid w:val="00E240DB"/>
    <w:rsid w:val="00E247E8"/>
    <w:rsid w:val="00E248D8"/>
    <w:rsid w:val="00E2525F"/>
    <w:rsid w:val="00E25FDF"/>
    <w:rsid w:val="00E26186"/>
    <w:rsid w:val="00E266BE"/>
    <w:rsid w:val="00E26B62"/>
    <w:rsid w:val="00E30411"/>
    <w:rsid w:val="00E30C0A"/>
    <w:rsid w:val="00E30C8E"/>
    <w:rsid w:val="00E318C2"/>
    <w:rsid w:val="00E3245A"/>
    <w:rsid w:val="00E33D27"/>
    <w:rsid w:val="00E342F7"/>
    <w:rsid w:val="00E346EF"/>
    <w:rsid w:val="00E34835"/>
    <w:rsid w:val="00E351A0"/>
    <w:rsid w:val="00E3615E"/>
    <w:rsid w:val="00E3695A"/>
    <w:rsid w:val="00E37186"/>
    <w:rsid w:val="00E41A77"/>
    <w:rsid w:val="00E425AB"/>
    <w:rsid w:val="00E42A67"/>
    <w:rsid w:val="00E43A57"/>
    <w:rsid w:val="00E4719B"/>
    <w:rsid w:val="00E50586"/>
    <w:rsid w:val="00E50F98"/>
    <w:rsid w:val="00E52CE6"/>
    <w:rsid w:val="00E57C80"/>
    <w:rsid w:val="00E6126C"/>
    <w:rsid w:val="00E61A54"/>
    <w:rsid w:val="00E6271D"/>
    <w:rsid w:val="00E637A5"/>
    <w:rsid w:val="00E63ACB"/>
    <w:rsid w:val="00E65DA7"/>
    <w:rsid w:val="00E678EF"/>
    <w:rsid w:val="00E701A1"/>
    <w:rsid w:val="00E702B7"/>
    <w:rsid w:val="00E71395"/>
    <w:rsid w:val="00E72502"/>
    <w:rsid w:val="00E734E6"/>
    <w:rsid w:val="00E739AE"/>
    <w:rsid w:val="00E7490A"/>
    <w:rsid w:val="00E74E3A"/>
    <w:rsid w:val="00E76CF6"/>
    <w:rsid w:val="00E809C6"/>
    <w:rsid w:val="00E82455"/>
    <w:rsid w:val="00E83C95"/>
    <w:rsid w:val="00E83F40"/>
    <w:rsid w:val="00E84CD9"/>
    <w:rsid w:val="00E8732C"/>
    <w:rsid w:val="00E87AF2"/>
    <w:rsid w:val="00E87B0E"/>
    <w:rsid w:val="00E90DAA"/>
    <w:rsid w:val="00E9154F"/>
    <w:rsid w:val="00E91D0F"/>
    <w:rsid w:val="00E9324D"/>
    <w:rsid w:val="00E934A1"/>
    <w:rsid w:val="00E95402"/>
    <w:rsid w:val="00E95731"/>
    <w:rsid w:val="00E95799"/>
    <w:rsid w:val="00E9584D"/>
    <w:rsid w:val="00E96713"/>
    <w:rsid w:val="00E9713B"/>
    <w:rsid w:val="00E979DE"/>
    <w:rsid w:val="00EA1940"/>
    <w:rsid w:val="00EA6BBD"/>
    <w:rsid w:val="00EA6F86"/>
    <w:rsid w:val="00EB02D1"/>
    <w:rsid w:val="00EB119A"/>
    <w:rsid w:val="00EB18D1"/>
    <w:rsid w:val="00EB192D"/>
    <w:rsid w:val="00EB1BA0"/>
    <w:rsid w:val="00EB23C5"/>
    <w:rsid w:val="00EB3001"/>
    <w:rsid w:val="00EB3615"/>
    <w:rsid w:val="00EB4862"/>
    <w:rsid w:val="00EB499A"/>
    <w:rsid w:val="00EB742F"/>
    <w:rsid w:val="00EB794C"/>
    <w:rsid w:val="00EC0DC1"/>
    <w:rsid w:val="00EC39A5"/>
    <w:rsid w:val="00EC672F"/>
    <w:rsid w:val="00EC773A"/>
    <w:rsid w:val="00ED0B87"/>
    <w:rsid w:val="00ED0BB9"/>
    <w:rsid w:val="00ED0D2C"/>
    <w:rsid w:val="00ED25E4"/>
    <w:rsid w:val="00ED2A45"/>
    <w:rsid w:val="00ED2C94"/>
    <w:rsid w:val="00ED405A"/>
    <w:rsid w:val="00ED41B7"/>
    <w:rsid w:val="00ED49E8"/>
    <w:rsid w:val="00ED7318"/>
    <w:rsid w:val="00ED7D2E"/>
    <w:rsid w:val="00ED7F2F"/>
    <w:rsid w:val="00EE06A0"/>
    <w:rsid w:val="00EE0D4C"/>
    <w:rsid w:val="00EE2176"/>
    <w:rsid w:val="00EE254E"/>
    <w:rsid w:val="00EE29C9"/>
    <w:rsid w:val="00EE4512"/>
    <w:rsid w:val="00EE468A"/>
    <w:rsid w:val="00EE4989"/>
    <w:rsid w:val="00EE5B0C"/>
    <w:rsid w:val="00EE5CE9"/>
    <w:rsid w:val="00EE5F1F"/>
    <w:rsid w:val="00EE61C3"/>
    <w:rsid w:val="00EE6E95"/>
    <w:rsid w:val="00EE6EA9"/>
    <w:rsid w:val="00EE6EFD"/>
    <w:rsid w:val="00EF083D"/>
    <w:rsid w:val="00EF1089"/>
    <w:rsid w:val="00EF1279"/>
    <w:rsid w:val="00EF2B85"/>
    <w:rsid w:val="00EF41CF"/>
    <w:rsid w:val="00EF553D"/>
    <w:rsid w:val="00EF57EB"/>
    <w:rsid w:val="00EF7233"/>
    <w:rsid w:val="00EF78C6"/>
    <w:rsid w:val="00F00C03"/>
    <w:rsid w:val="00F0317F"/>
    <w:rsid w:val="00F03ABC"/>
    <w:rsid w:val="00F03C6C"/>
    <w:rsid w:val="00F05064"/>
    <w:rsid w:val="00F05415"/>
    <w:rsid w:val="00F05F92"/>
    <w:rsid w:val="00F06C8A"/>
    <w:rsid w:val="00F07D4D"/>
    <w:rsid w:val="00F14840"/>
    <w:rsid w:val="00F15CFB"/>
    <w:rsid w:val="00F167EB"/>
    <w:rsid w:val="00F17402"/>
    <w:rsid w:val="00F17F91"/>
    <w:rsid w:val="00F2370F"/>
    <w:rsid w:val="00F24023"/>
    <w:rsid w:val="00F248DD"/>
    <w:rsid w:val="00F256A2"/>
    <w:rsid w:val="00F27C33"/>
    <w:rsid w:val="00F27C3F"/>
    <w:rsid w:val="00F3152D"/>
    <w:rsid w:val="00F3176D"/>
    <w:rsid w:val="00F31AD0"/>
    <w:rsid w:val="00F325FA"/>
    <w:rsid w:val="00F337BE"/>
    <w:rsid w:val="00F35143"/>
    <w:rsid w:val="00F361E0"/>
    <w:rsid w:val="00F36B79"/>
    <w:rsid w:val="00F37B60"/>
    <w:rsid w:val="00F40CB6"/>
    <w:rsid w:val="00F41441"/>
    <w:rsid w:val="00F43618"/>
    <w:rsid w:val="00F43E9A"/>
    <w:rsid w:val="00F453FE"/>
    <w:rsid w:val="00F4552B"/>
    <w:rsid w:val="00F457C2"/>
    <w:rsid w:val="00F45FB6"/>
    <w:rsid w:val="00F46082"/>
    <w:rsid w:val="00F46F8C"/>
    <w:rsid w:val="00F47255"/>
    <w:rsid w:val="00F4778E"/>
    <w:rsid w:val="00F51658"/>
    <w:rsid w:val="00F529FB"/>
    <w:rsid w:val="00F52CDA"/>
    <w:rsid w:val="00F53329"/>
    <w:rsid w:val="00F534FF"/>
    <w:rsid w:val="00F53768"/>
    <w:rsid w:val="00F54017"/>
    <w:rsid w:val="00F54773"/>
    <w:rsid w:val="00F548E3"/>
    <w:rsid w:val="00F54B80"/>
    <w:rsid w:val="00F55CC2"/>
    <w:rsid w:val="00F56F79"/>
    <w:rsid w:val="00F57B41"/>
    <w:rsid w:val="00F605F6"/>
    <w:rsid w:val="00F612C1"/>
    <w:rsid w:val="00F6148E"/>
    <w:rsid w:val="00F62C5B"/>
    <w:rsid w:val="00F6313C"/>
    <w:rsid w:val="00F635B9"/>
    <w:rsid w:val="00F639F8"/>
    <w:rsid w:val="00F63F53"/>
    <w:rsid w:val="00F6403E"/>
    <w:rsid w:val="00F64459"/>
    <w:rsid w:val="00F65045"/>
    <w:rsid w:val="00F66EEC"/>
    <w:rsid w:val="00F670BD"/>
    <w:rsid w:val="00F717D8"/>
    <w:rsid w:val="00F71A71"/>
    <w:rsid w:val="00F7323D"/>
    <w:rsid w:val="00F74A99"/>
    <w:rsid w:val="00F7795B"/>
    <w:rsid w:val="00F80ACC"/>
    <w:rsid w:val="00F812E0"/>
    <w:rsid w:val="00F8392B"/>
    <w:rsid w:val="00F839F9"/>
    <w:rsid w:val="00F84338"/>
    <w:rsid w:val="00F86578"/>
    <w:rsid w:val="00F911AC"/>
    <w:rsid w:val="00F918F9"/>
    <w:rsid w:val="00F92C93"/>
    <w:rsid w:val="00F93D9C"/>
    <w:rsid w:val="00F950AE"/>
    <w:rsid w:val="00F95139"/>
    <w:rsid w:val="00F968AE"/>
    <w:rsid w:val="00F9732C"/>
    <w:rsid w:val="00F97CC7"/>
    <w:rsid w:val="00FA23D8"/>
    <w:rsid w:val="00FA2FA0"/>
    <w:rsid w:val="00FA48FE"/>
    <w:rsid w:val="00FA496C"/>
    <w:rsid w:val="00FA4C61"/>
    <w:rsid w:val="00FB03A4"/>
    <w:rsid w:val="00FB05B2"/>
    <w:rsid w:val="00FB0E46"/>
    <w:rsid w:val="00FB102E"/>
    <w:rsid w:val="00FB11C2"/>
    <w:rsid w:val="00FB2A04"/>
    <w:rsid w:val="00FB3281"/>
    <w:rsid w:val="00FB38C0"/>
    <w:rsid w:val="00FB40CC"/>
    <w:rsid w:val="00FB685B"/>
    <w:rsid w:val="00FB732F"/>
    <w:rsid w:val="00FB7341"/>
    <w:rsid w:val="00FB73BC"/>
    <w:rsid w:val="00FC014E"/>
    <w:rsid w:val="00FC2635"/>
    <w:rsid w:val="00FC2A09"/>
    <w:rsid w:val="00FC2DE8"/>
    <w:rsid w:val="00FC341B"/>
    <w:rsid w:val="00FC4EF6"/>
    <w:rsid w:val="00FC4FB4"/>
    <w:rsid w:val="00FC6758"/>
    <w:rsid w:val="00FC682B"/>
    <w:rsid w:val="00FC6891"/>
    <w:rsid w:val="00FC7074"/>
    <w:rsid w:val="00FD02A8"/>
    <w:rsid w:val="00FD03A9"/>
    <w:rsid w:val="00FD06F3"/>
    <w:rsid w:val="00FD2464"/>
    <w:rsid w:val="00FD2F07"/>
    <w:rsid w:val="00FD2F67"/>
    <w:rsid w:val="00FD67FC"/>
    <w:rsid w:val="00FE2A80"/>
    <w:rsid w:val="00FE3140"/>
    <w:rsid w:val="00FE3DAB"/>
    <w:rsid w:val="00FE40B8"/>
    <w:rsid w:val="00FE410D"/>
    <w:rsid w:val="00FE47E4"/>
    <w:rsid w:val="00FE60C5"/>
    <w:rsid w:val="00FE61CD"/>
    <w:rsid w:val="00FF0763"/>
    <w:rsid w:val="00FF0ABA"/>
    <w:rsid w:val="00FF15EC"/>
    <w:rsid w:val="00FF1EE3"/>
    <w:rsid w:val="00FF361E"/>
    <w:rsid w:val="00FF3D26"/>
    <w:rsid w:val="00FF4665"/>
    <w:rsid w:val="00FF4728"/>
    <w:rsid w:val="00FF4C79"/>
    <w:rsid w:val="00FF5C1F"/>
    <w:rsid w:val="00FF624B"/>
    <w:rsid w:val="00FF6BDA"/>
    <w:rsid w:val="00FF706A"/>
    <w:rsid w:val="00FF75E1"/>
    <w:rsid w:val="00FF7916"/>
    <w:rsid w:val="00FF7C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A33B78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6461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DocumentMap">
    <w:name w:val="Document Map"/>
    <w:basedOn w:val="Normal"/>
    <w:link w:val="DocumentMapChar"/>
    <w:uiPriority w:val="99"/>
    <w:semiHidden/>
    <w:unhideWhenUsed/>
    <w:rsid w:val="00F43618"/>
    <w:rPr>
      <w:rFonts w:ascii="Times New Roman" w:hAnsi="Times New Roman" w:cs="Times New Roman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43618"/>
    <w:rPr>
      <w:rFonts w:ascii="Times New Roman" w:hAnsi="Times New Roman" w:cs="Times New Roman"/>
    </w:rPr>
  </w:style>
  <w:style w:type="paragraph" w:styleId="ListParagraph">
    <w:name w:val="List Paragraph"/>
    <w:basedOn w:val="Normal"/>
    <w:uiPriority w:val="34"/>
    <w:qFormat/>
    <w:rsid w:val="00262FB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9B44B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B44B5"/>
    <w:pPr>
      <w:spacing w:after="200"/>
    </w:pPr>
    <w:rPr>
      <w:rFonts w:ascii="Calibri" w:eastAsia="Calibri" w:hAnsi="Calibri" w:cs="Arial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B44B5"/>
    <w:rPr>
      <w:rFonts w:ascii="Calibri" w:eastAsia="Calibri" w:hAnsi="Calibri" w:cs="Arial"/>
      <w:sz w:val="20"/>
      <w:szCs w:val="20"/>
      <w:lang w:eastAsia="en-US"/>
    </w:rPr>
  </w:style>
  <w:style w:type="character" w:styleId="Hyperlink">
    <w:name w:val="Hyperlink"/>
    <w:basedOn w:val="DefaultParagraphFont"/>
    <w:uiPriority w:val="99"/>
    <w:unhideWhenUsed/>
    <w:rsid w:val="009B44B5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B44B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44B5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3D1FB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D1FB2"/>
  </w:style>
  <w:style w:type="paragraph" w:styleId="Footer">
    <w:name w:val="footer"/>
    <w:basedOn w:val="Normal"/>
    <w:link w:val="FooterChar"/>
    <w:uiPriority w:val="99"/>
    <w:unhideWhenUsed/>
    <w:rsid w:val="003D1FB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D1FB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5139"/>
    <w:pPr>
      <w:spacing w:after="0"/>
    </w:pPr>
    <w:rPr>
      <w:rFonts w:asciiTheme="minorHAnsi" w:eastAsiaTheme="minorEastAsia" w:hAnsiTheme="minorHAnsi" w:cstheme="minorBidi"/>
      <w:b/>
      <w:bCs/>
      <w:lang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5139"/>
    <w:rPr>
      <w:rFonts w:ascii="Calibri" w:eastAsia="Calibri" w:hAnsi="Calibri" w:cs="Arial"/>
      <w:b/>
      <w:bCs/>
      <w:sz w:val="20"/>
      <w:szCs w:val="20"/>
      <w:lang w:eastAsia="en-US"/>
    </w:rPr>
  </w:style>
  <w:style w:type="character" w:customStyle="1" w:styleId="Mention1">
    <w:name w:val="Mention1"/>
    <w:basedOn w:val="DefaultParagraphFont"/>
    <w:uiPriority w:val="99"/>
    <w:semiHidden/>
    <w:unhideWhenUsed/>
    <w:rsid w:val="00740ADA"/>
    <w:rPr>
      <w:color w:val="2B579A"/>
      <w:shd w:val="clear" w:color="auto" w:fill="E6E6E6"/>
    </w:rPr>
  </w:style>
  <w:style w:type="paragraph" w:styleId="Revision">
    <w:name w:val="Revision"/>
    <w:hidden/>
    <w:uiPriority w:val="99"/>
    <w:semiHidden/>
    <w:rsid w:val="00B64014"/>
  </w:style>
  <w:style w:type="character" w:customStyle="1" w:styleId="UnresolvedMention1">
    <w:name w:val="Unresolved Mention1"/>
    <w:basedOn w:val="DefaultParagraphFont"/>
    <w:uiPriority w:val="99"/>
    <w:rsid w:val="00175C9F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rsid w:val="00E26186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E26186"/>
    <w:pPr>
      <w:jc w:val="both"/>
    </w:pPr>
    <w:rPr>
      <w:rFonts w:ascii="Calibri" w:hAnsi="Calibri"/>
    </w:rPr>
  </w:style>
  <w:style w:type="character" w:styleId="PageNumber">
    <w:name w:val="page number"/>
    <w:basedOn w:val="DefaultParagraphFont"/>
    <w:uiPriority w:val="99"/>
    <w:semiHidden/>
    <w:unhideWhenUsed/>
    <w:rsid w:val="00B850B7"/>
  </w:style>
  <w:style w:type="table" w:styleId="TableGrid">
    <w:name w:val="Table Grid"/>
    <w:basedOn w:val="TableNormal"/>
    <w:uiPriority w:val="39"/>
    <w:rsid w:val="00F14840"/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2">
    <w:name w:val="Unresolved Mention2"/>
    <w:basedOn w:val="DefaultParagraphFont"/>
    <w:uiPriority w:val="99"/>
    <w:rsid w:val="00860903"/>
    <w:rPr>
      <w:color w:val="808080"/>
      <w:shd w:val="clear" w:color="auto" w:fill="E6E6E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6461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DocumentMap">
    <w:name w:val="Document Map"/>
    <w:basedOn w:val="Normal"/>
    <w:link w:val="DocumentMapChar"/>
    <w:uiPriority w:val="99"/>
    <w:semiHidden/>
    <w:unhideWhenUsed/>
    <w:rsid w:val="00F43618"/>
    <w:rPr>
      <w:rFonts w:ascii="Times New Roman" w:hAnsi="Times New Roman" w:cs="Times New Roman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43618"/>
    <w:rPr>
      <w:rFonts w:ascii="Times New Roman" w:hAnsi="Times New Roman" w:cs="Times New Roman"/>
    </w:rPr>
  </w:style>
  <w:style w:type="paragraph" w:styleId="ListParagraph">
    <w:name w:val="List Paragraph"/>
    <w:basedOn w:val="Normal"/>
    <w:uiPriority w:val="34"/>
    <w:qFormat/>
    <w:rsid w:val="00262FB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9B44B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B44B5"/>
    <w:pPr>
      <w:spacing w:after="200"/>
    </w:pPr>
    <w:rPr>
      <w:rFonts w:ascii="Calibri" w:eastAsia="Calibri" w:hAnsi="Calibri" w:cs="Arial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B44B5"/>
    <w:rPr>
      <w:rFonts w:ascii="Calibri" w:eastAsia="Calibri" w:hAnsi="Calibri" w:cs="Arial"/>
      <w:sz w:val="20"/>
      <w:szCs w:val="20"/>
      <w:lang w:eastAsia="en-US"/>
    </w:rPr>
  </w:style>
  <w:style w:type="character" w:styleId="Hyperlink">
    <w:name w:val="Hyperlink"/>
    <w:basedOn w:val="DefaultParagraphFont"/>
    <w:uiPriority w:val="99"/>
    <w:unhideWhenUsed/>
    <w:rsid w:val="009B44B5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B44B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44B5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3D1FB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D1FB2"/>
  </w:style>
  <w:style w:type="paragraph" w:styleId="Footer">
    <w:name w:val="footer"/>
    <w:basedOn w:val="Normal"/>
    <w:link w:val="FooterChar"/>
    <w:uiPriority w:val="99"/>
    <w:unhideWhenUsed/>
    <w:rsid w:val="003D1FB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D1FB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5139"/>
    <w:pPr>
      <w:spacing w:after="0"/>
    </w:pPr>
    <w:rPr>
      <w:rFonts w:asciiTheme="minorHAnsi" w:eastAsiaTheme="minorEastAsia" w:hAnsiTheme="minorHAnsi" w:cstheme="minorBidi"/>
      <w:b/>
      <w:bCs/>
      <w:lang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5139"/>
    <w:rPr>
      <w:rFonts w:ascii="Calibri" w:eastAsia="Calibri" w:hAnsi="Calibri" w:cs="Arial"/>
      <w:b/>
      <w:bCs/>
      <w:sz w:val="20"/>
      <w:szCs w:val="20"/>
      <w:lang w:eastAsia="en-US"/>
    </w:rPr>
  </w:style>
  <w:style w:type="character" w:customStyle="1" w:styleId="Mention1">
    <w:name w:val="Mention1"/>
    <w:basedOn w:val="DefaultParagraphFont"/>
    <w:uiPriority w:val="99"/>
    <w:semiHidden/>
    <w:unhideWhenUsed/>
    <w:rsid w:val="00740ADA"/>
    <w:rPr>
      <w:color w:val="2B579A"/>
      <w:shd w:val="clear" w:color="auto" w:fill="E6E6E6"/>
    </w:rPr>
  </w:style>
  <w:style w:type="paragraph" w:styleId="Revision">
    <w:name w:val="Revision"/>
    <w:hidden/>
    <w:uiPriority w:val="99"/>
    <w:semiHidden/>
    <w:rsid w:val="00B64014"/>
  </w:style>
  <w:style w:type="character" w:customStyle="1" w:styleId="UnresolvedMention1">
    <w:name w:val="Unresolved Mention1"/>
    <w:basedOn w:val="DefaultParagraphFont"/>
    <w:uiPriority w:val="99"/>
    <w:rsid w:val="00175C9F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rsid w:val="00E26186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E26186"/>
    <w:pPr>
      <w:jc w:val="both"/>
    </w:pPr>
    <w:rPr>
      <w:rFonts w:ascii="Calibri" w:hAnsi="Calibri"/>
    </w:rPr>
  </w:style>
  <w:style w:type="character" w:styleId="PageNumber">
    <w:name w:val="page number"/>
    <w:basedOn w:val="DefaultParagraphFont"/>
    <w:uiPriority w:val="99"/>
    <w:semiHidden/>
    <w:unhideWhenUsed/>
    <w:rsid w:val="00B850B7"/>
  </w:style>
  <w:style w:type="table" w:styleId="TableGrid">
    <w:name w:val="Table Grid"/>
    <w:basedOn w:val="TableNormal"/>
    <w:uiPriority w:val="39"/>
    <w:rsid w:val="00F14840"/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2">
    <w:name w:val="Unresolved Mention2"/>
    <w:basedOn w:val="DefaultParagraphFont"/>
    <w:uiPriority w:val="99"/>
    <w:rsid w:val="00860903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6794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522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0306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0339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331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084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6214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8146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97198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152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19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0376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913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7220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395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3317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9967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799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8101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8584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703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012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560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741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9719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306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4635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53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735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91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075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30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microsoft.com/office/2016/09/relationships/commentsIds" Target="commentsIds.xml"/><Relationship Id="rId10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8785D28-6966-4AA8-BB64-39A591E95E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38</Words>
  <Characters>3639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2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u, Wei-Chun (NIH/NCI) [E]</dc:creator>
  <cp:lastModifiedBy>Copy Editor</cp:lastModifiedBy>
  <cp:revision>2</cp:revision>
  <cp:lastPrinted>2017-04-26T12:24:00Z</cp:lastPrinted>
  <dcterms:created xsi:type="dcterms:W3CDTF">2018-07-16T15:35:00Z</dcterms:created>
  <dcterms:modified xsi:type="dcterms:W3CDTF">2018-07-16T15:35:00Z</dcterms:modified>
</cp:coreProperties>
</file>